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3C332" w14:textId="372C0E53"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081</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4DC276DF"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65A73" w:rsidRPr="00965A73">
        <w:rPr>
          <w:b/>
          <w:szCs w:val="24"/>
        </w:rPr>
        <w:t>48</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35689145"/>
      <w:r w:rsidRPr="00965A73">
        <w:rPr>
          <w:szCs w:val="24"/>
        </w:rPr>
        <w:t>Successful emotion regulation</w:t>
      </w:r>
      <w:r w:rsidR="00131503">
        <w:rPr>
          <w:szCs w:val="24"/>
        </w:rPr>
        <w:t xml:space="preserve"> (ER)</w:t>
      </w:r>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a </w:t>
      </w:r>
      <w:r w:rsidRPr="008C7178">
        <w:rPr>
          <w:szCs w:val="24"/>
        </w:rPr>
        <w:t xml:space="preserve">relationship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the haunted house</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 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B40846">
        <w:rPr>
          <w:szCs w:val="24"/>
        </w:rPr>
        <w:t>experiencing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experienc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 how effectively </w:t>
      </w:r>
      <w:r w:rsidR="00654CBF">
        <w:rPr>
          <w:szCs w:val="24"/>
        </w:rPr>
        <w:t xml:space="preserve">distraction would reduce negative affective intensity </w:t>
      </w:r>
      <w:r w:rsidR="00D4172B">
        <w:rPr>
          <w:szCs w:val="24"/>
        </w:rPr>
        <w:t xml:space="preserve">relative to what </w:t>
      </w:r>
      <w:r w:rsidR="00654CBF">
        <w:rPr>
          <w:szCs w:val="24"/>
        </w:rPr>
        <w:t>experiencers reported.</w:t>
      </w:r>
      <w:r w:rsidR="00FF4743">
        <w:rPr>
          <w:szCs w:val="24"/>
        </w:rPr>
        <w:t xml:space="preserve"> </w:t>
      </w:r>
      <w:r w:rsidR="00C52CA8">
        <w:rPr>
          <w:szCs w:val="24"/>
        </w:rPr>
        <w:t xml:space="preserve">This </w:t>
      </w:r>
      <w:r w:rsidR="005E1801">
        <w:rPr>
          <w:szCs w:val="24"/>
        </w:rPr>
        <w:t xml:space="preserve">pattern of results </w:t>
      </w:r>
      <w:r w:rsidR="00B40846">
        <w:rPr>
          <w:szCs w:val="24"/>
        </w:rPr>
        <w:t>may highlight a disconnect between self-regulation strateg</w:t>
      </w:r>
      <w:r w:rsidR="00965A73">
        <w:rPr>
          <w:szCs w:val="24"/>
        </w:rPr>
        <w:t>y fittedness while planning and executing</w:t>
      </w:r>
      <w:r w:rsidR="00B40846">
        <w:rPr>
          <w:szCs w:val="24"/>
        </w:rPr>
        <w:t>,</w:t>
      </w:r>
      <w:r w:rsidR="00965A73">
        <w:rPr>
          <w:szCs w:val="24"/>
        </w:rPr>
        <w:t xml:space="preserve"> especially in dynamic, complex settings</w:t>
      </w:r>
      <w:r w:rsidR="00C52CA8">
        <w:rPr>
          <w:szCs w:val="24"/>
        </w:rPr>
        <w:t>.</w:t>
      </w:r>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58F6AED5"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2"/>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246C29">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 w:name="_Hlk119972138"/>
      <w:r w:rsidRPr="008C7178">
        <w:rPr>
          <w:b/>
          <w:szCs w:val="24"/>
        </w:rPr>
        <w:lastRenderedPageBreak/>
        <w:t>INTRODUCTION</w:t>
      </w:r>
    </w:p>
    <w:p w14:paraId="7666883A" w14:textId="64418D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4"/>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1A2531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48C548F7"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7AD91F39" w:rsidR="004E6FCA" w:rsidRDefault="004E6FCA" w:rsidP="00A10284">
      <w:pPr>
        <w:spacing w:after="0" w:line="480" w:lineRule="auto"/>
        <w:ind w:left="0" w:firstLine="720"/>
        <w:rPr>
          <w:szCs w:val="24"/>
        </w:rPr>
      </w:pPr>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5CCD61E"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lastRenderedPageBreak/>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1D661E1B"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e.g., Valence</w:t>
      </w:r>
      <w:r w:rsidR="00B142E7">
        <w:rPr>
          <w:szCs w:val="24"/>
        </w:rPr>
        <w:t xml:space="preserve">) </w:t>
      </w:r>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r w:rsidR="00B142E7">
        <w:rPr>
          <w:szCs w:val="24"/>
        </w:rPr>
        <w:t>)</w:t>
      </w:r>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6526E">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6526E">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6526E">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6526E">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p>
    <w:p w14:paraId="0262DBB1" w14:textId="5B60DAC9"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C178FD">
        <w:t>Colombo et al., 2020; 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6D6A752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D2D4EC6"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B42FE6">
        <w:rPr>
          <w:szCs w:val="24"/>
        </w:rPr>
        <w:t>)</w:t>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1BFDB235"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 xml:space="preserve">in the extant regulation literature (Heiy &amp; Cheavens, 2014), Experiment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1A0AC609" w:rsidR="00A315ED" w:rsidRDefault="007B651D" w:rsidP="006D4590">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4E6FCA" w:rsidRPr="004E6FCA">
        <w:rPr>
          <w:szCs w:val="24"/>
        </w:rPr>
        <w:t>Experiment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2013C5">
        <w:rPr>
          <w:szCs w:val="24"/>
        </w:rPr>
        <w:t>.</w:t>
      </w:r>
      <w:r w:rsidR="00CB54A4">
        <w:rPr>
          <w:szCs w:val="24"/>
        </w:rPr>
        <w:t xml:space="preserve"> </w:t>
      </w:r>
    </w:p>
    <w:p w14:paraId="50D40366" w14:textId="6433D157" w:rsidR="00A315ED" w:rsidRDefault="00CB54A4" w:rsidP="00C6526E">
      <w:pPr>
        <w:spacing w:after="0" w:line="480" w:lineRule="auto"/>
        <w:ind w:left="0" w:firstLine="720"/>
        <w:rPr>
          <w:b/>
          <w:szCs w:val="24"/>
        </w:rPr>
      </w:pPr>
      <w:r>
        <w:rPr>
          <w:szCs w:val="24"/>
        </w:rPr>
        <w:t>Study 3 tasked untrained participants with watching videos of varying negative intensity and</w:t>
      </w:r>
      <w:r w:rsidR="00DF0574">
        <w:rPr>
          <w:szCs w:val="24"/>
        </w:rPr>
        <w:t xml:space="preserve"> subsequently</w:t>
      </w:r>
      <w:r>
        <w:rPr>
          <w:szCs w:val="24"/>
        </w:rPr>
        <w:t xml:space="preserve"> either reporting the regulatory strategies that they </w:t>
      </w:r>
      <w:r w:rsidR="00DF0574">
        <w:rPr>
          <w:szCs w:val="24"/>
        </w:rPr>
        <w:t xml:space="preserve">used (experiencing) or the </w:t>
      </w:r>
      <w:r w:rsidR="00DF0574">
        <w:rPr>
          <w:szCs w:val="24"/>
        </w:rPr>
        <w:lastRenderedPageBreak/>
        <w:t xml:space="preserve">strategies that they predict might be used (forecasting) to downregulate their negative emotions. </w:t>
      </w:r>
      <w:r w:rsidR="00795CB8">
        <w:rPr>
          <w:szCs w:val="24"/>
        </w:rPr>
        <w:t>For both forecasters and experience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67AC58F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sidR="00C6526E">
        <w:rPr>
          <w:szCs w:val="24"/>
        </w:rPr>
        <w:t xml:space="preserve"> dynamic, feature-rich</w:t>
      </w:r>
      <w:r>
        <w:rPr>
          <w:szCs w:val="24"/>
        </w:rPr>
        <w:t xml:space="preserve">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61346A32"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w:t>
      </w:r>
      <w:r>
        <w:rPr>
          <w:szCs w:val="24"/>
        </w:rPr>
        <w:lastRenderedPageBreak/>
        <w:t xml:space="preserve">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5"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5"/>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Experiment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lastRenderedPageBreak/>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1D4425D8"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20"/>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21"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79497EF"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r w:rsidR="00DF1FB0">
        <w:rPr>
          <w:szCs w:val="24"/>
        </w:rPr>
        <w:t xml:space="preserve"> to</w:t>
      </w:r>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D23B1ED"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w:t>
      </w:r>
      <w:r w:rsidR="00F01730">
        <w:rPr>
          <w:szCs w:val="24"/>
        </w:rPr>
        <w:lastRenderedPageBreak/>
        <w:t xml:space="preserve">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5BC91F9D"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 xml:space="preserve">the use of such technology during exposure would </w:t>
      </w:r>
      <w:r w:rsidR="00BF7DA9">
        <w:rPr>
          <w:szCs w:val="24"/>
        </w:rPr>
        <w:lastRenderedPageBreak/>
        <w:t>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6"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72F24503"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w:t>
      </w:r>
      <w:r>
        <w:rPr>
          <w:szCs w:val="24"/>
        </w:rPr>
        <w:lastRenderedPageBreak/>
        <w:t xml:space="preserve">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collected during piloting</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22291DE"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ilot</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w:t>
      </w:r>
      <w:r w:rsidR="00DC1D9A">
        <w:rPr>
          <w:szCs w:val="24"/>
        </w:rPr>
        <w:lastRenderedPageBreak/>
        <w:t xml:space="preserve">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6C2D27C8"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w:t>
      </w:r>
      <w:r w:rsidR="00AE7341">
        <w:rPr>
          <w:szCs w:val="24"/>
        </w:rPr>
        <w:lastRenderedPageBreak/>
        <w:t>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 xml:space="preserve">and motivations to </w:t>
      </w:r>
      <w:r w:rsidR="0075725E">
        <w:rPr>
          <w:bCs/>
          <w:szCs w:val="24"/>
        </w:rPr>
        <w:lastRenderedPageBreak/>
        <w:t>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7"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7"/>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4D753BB6"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 xml:space="preserve">Within the pilot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w:t>
      </w:r>
      <w:r w:rsidR="00D124F4">
        <w:rPr>
          <w:bCs/>
          <w:szCs w:val="24"/>
        </w:rPr>
        <w:lastRenderedPageBreak/>
        <w:t xml:space="preserve">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375B68EE"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0756B661"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its replication beyond lab settings has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9C0B1F">
        <w:rPr>
          <w:bCs/>
          <w:szCs w:val="24"/>
        </w:rPr>
        <w:t>, as assessed by the RAT tes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lastRenderedPageBreak/>
        <w:t>even when adjusting for baseline cognitive load, as assessed both prior to exposure and one-week later</w:t>
      </w:r>
      <w:r>
        <w:rPr>
          <w:bCs/>
          <w:szCs w:val="24"/>
        </w:rPr>
        <w:t>.</w:t>
      </w:r>
    </w:p>
    <w:p w14:paraId="59073843" w14:textId="2175C40B"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48D55524"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sex</w:t>
      </w:r>
      <w:r>
        <w:rPr>
          <w:bCs/>
          <w:szCs w:val="24"/>
        </w:rPr>
        <w:t xml:space="preserve"> (t(73) = 1.54,</w:t>
      </w:r>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4485F53D" w14:textId="68AB930C" w:rsidR="007335E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r w:rsidR="007335E6" w:rsidRPr="008C7178">
        <w:rPr>
          <w:b/>
          <w:szCs w:val="24"/>
        </w:rPr>
        <w:t xml:space="preserve">Regulatory strategy </w:t>
      </w:r>
      <w:r w:rsidR="007335E6">
        <w:rPr>
          <w:b/>
          <w:szCs w:val="24"/>
        </w:rPr>
        <w:t>usage</w:t>
      </w:r>
      <w:r w:rsidR="007335E6" w:rsidRPr="008C7178">
        <w:rPr>
          <w:b/>
          <w:szCs w:val="24"/>
        </w:rPr>
        <w:t xml:space="preserve"> and intensity interact to predict regulatory success. </w:t>
      </w:r>
      <w:r w:rsidR="007335E6" w:rsidRPr="008C7178">
        <w:rPr>
          <w:szCs w:val="24"/>
        </w:rPr>
        <w:t>Following our emotional intensity analyses, we</w:t>
      </w:r>
      <w:r w:rsidR="007335E6">
        <w:rPr>
          <w:szCs w:val="24"/>
        </w:rPr>
        <w:t xml:space="preserve"> explored how strategy usage moderated the relationship between intensity and success,</w:t>
      </w:r>
      <w:r w:rsidR="007335E6" w:rsidRPr="008C7178">
        <w:rPr>
          <w:szCs w:val="24"/>
        </w:rPr>
        <w:t xml:space="preserve"> </w:t>
      </w:r>
      <w:r w:rsidR="007335E6">
        <w:rPr>
          <w:szCs w:val="24"/>
        </w:rPr>
        <w:t>as</w:t>
      </w:r>
      <w:r w:rsidR="00CA33B1">
        <w:rPr>
          <w:szCs w:val="24"/>
        </w:rPr>
        <w:t xml:space="preserve"> using distraction during</w:t>
      </w:r>
      <w:r w:rsidR="007335E6">
        <w:rPr>
          <w:szCs w:val="24"/>
        </w:rPr>
        <w:t xml:space="preserve"> </w:t>
      </w:r>
      <w:r w:rsidR="007335E6" w:rsidRPr="008C7178">
        <w:rPr>
          <w:szCs w:val="24"/>
        </w:rPr>
        <w:t xml:space="preserve">high-intensity </w:t>
      </w:r>
      <w:r w:rsidR="00CA33B1">
        <w:rPr>
          <w:szCs w:val="24"/>
        </w:rPr>
        <w:t>emotional states</w:t>
      </w:r>
      <w:r w:rsidR="007335E6" w:rsidRPr="008C7178">
        <w:rPr>
          <w:szCs w:val="24"/>
        </w:rPr>
        <w:t xml:space="preserve"> should more successfully regulate emotions than using reappraisal</w:t>
      </w:r>
      <w:r w:rsidR="007335E6">
        <w:rPr>
          <w:szCs w:val="24"/>
        </w:rPr>
        <w:t xml:space="preserve"> </w:t>
      </w:r>
      <w:r w:rsidR="007335E6">
        <w:rPr>
          <w:szCs w:val="24"/>
        </w:rPr>
        <w:fldChar w:fldCharType="begin"/>
      </w:r>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7335E6">
        <w:rPr>
          <w:szCs w:val="24"/>
        </w:rPr>
        <w:fldChar w:fldCharType="separate"/>
      </w:r>
      <w:r w:rsidR="007335E6" w:rsidRPr="0047236C">
        <w:t>(Sheppes et al., 2011)</w:t>
      </w:r>
      <w:r w:rsidR="007335E6">
        <w:rPr>
          <w:szCs w:val="24"/>
        </w:rPr>
        <w:fldChar w:fldCharType="end"/>
      </w:r>
      <w:r w:rsidR="007335E6" w:rsidRPr="008C7178">
        <w:rPr>
          <w:szCs w:val="24"/>
        </w:rPr>
        <w:t xml:space="preserve">. After constructing a series of multilevel linear models and again following an information theoretic approach, we found that our best-performing model did indeed include </w:t>
      </w:r>
      <w:r w:rsidR="007335E6" w:rsidRPr="008C7178">
        <w:rPr>
          <w:szCs w:val="24"/>
        </w:rPr>
        <w:lastRenderedPageBreak/>
        <w:t>an interaction between strategy usage and emotional intensity (</w:t>
      </w:r>
      <w:r w:rsidR="007335E6" w:rsidRPr="009527CE">
        <w:rPr>
          <w:i/>
          <w:iCs/>
          <w:szCs w:val="24"/>
        </w:rPr>
        <w:t>ICC</w:t>
      </w:r>
      <w:r w:rsidR="007335E6" w:rsidRPr="008C7178">
        <w:rPr>
          <w:szCs w:val="24"/>
        </w:rPr>
        <w:t xml:space="preserve"> = 0.42, </w:t>
      </w:r>
      <w:r w:rsidR="007335E6" w:rsidRPr="009527CE">
        <w:rPr>
          <w:i/>
          <w:iCs/>
          <w:szCs w:val="24"/>
        </w:rPr>
        <w:t>p</w:t>
      </w:r>
      <w:r w:rsidR="007335E6" w:rsidRPr="008C7178">
        <w:rPr>
          <w:szCs w:val="24"/>
        </w:rPr>
        <w:t xml:space="preserve"> = 0.003) and found that interaction to be significant (</w:t>
      </w:r>
      <w:r w:rsidR="007335E6" w:rsidRPr="009527CE">
        <w:rPr>
          <w:i/>
          <w:iCs/>
          <w:szCs w:val="24"/>
        </w:rPr>
        <w:t>β</w:t>
      </w:r>
      <w:r w:rsidR="007335E6" w:rsidRPr="008C7178">
        <w:rPr>
          <w:szCs w:val="24"/>
        </w:rPr>
        <w:t xml:space="preserve"> = 0.25, </w:t>
      </w:r>
      <w:r w:rsidR="007335E6" w:rsidRPr="009527CE">
        <w:rPr>
          <w:i/>
          <w:iCs/>
          <w:szCs w:val="24"/>
        </w:rPr>
        <w:t>95% CI</w:t>
      </w:r>
      <w:r w:rsidR="007335E6" w:rsidRPr="008C7178">
        <w:rPr>
          <w:szCs w:val="24"/>
        </w:rPr>
        <w:t xml:space="preserve"> = [0.09, 0.42], </w:t>
      </w:r>
      <w:r w:rsidR="007335E6" w:rsidRPr="009527CE">
        <w:rPr>
          <w:i/>
          <w:iCs/>
          <w:szCs w:val="24"/>
        </w:rPr>
        <w:t>p</w:t>
      </w:r>
      <w:r w:rsidR="007335E6" w:rsidRPr="008C7178">
        <w:rPr>
          <w:szCs w:val="24"/>
        </w:rPr>
        <w:t xml:space="preserve"> = 0.003). However, a simple slopes analysis revealed a surprising finding: no relationship was observed between regulatory success and emotional intensity for events regulated via reappraisal (</w:t>
      </w:r>
      <w:r w:rsidR="007335E6" w:rsidRPr="009527CE">
        <w:rPr>
          <w:i/>
          <w:iCs/>
          <w:szCs w:val="24"/>
        </w:rPr>
        <w:t>β</w:t>
      </w:r>
      <w:r w:rsidR="007335E6" w:rsidRPr="008C7178">
        <w:rPr>
          <w:szCs w:val="24"/>
        </w:rPr>
        <w:t xml:space="preserve"> = -0.03, </w:t>
      </w:r>
      <w:r w:rsidR="007335E6" w:rsidRPr="009527CE">
        <w:rPr>
          <w:i/>
          <w:iCs/>
          <w:szCs w:val="24"/>
        </w:rPr>
        <w:t>95% CI</w:t>
      </w:r>
      <w:r w:rsidR="007335E6" w:rsidRPr="008C7178">
        <w:rPr>
          <w:szCs w:val="24"/>
        </w:rPr>
        <w:t xml:space="preserve"> = [-0.16, 0.10], </w:t>
      </w:r>
      <w:r w:rsidR="007335E6" w:rsidRPr="009527CE">
        <w:rPr>
          <w:i/>
          <w:iCs/>
          <w:szCs w:val="24"/>
        </w:rPr>
        <w:t>p</w:t>
      </w:r>
      <w:r w:rsidR="007335E6" w:rsidRPr="008C7178">
        <w:rPr>
          <w:szCs w:val="24"/>
        </w:rPr>
        <w:t xml:space="preserve"> = 0.70), but regulatory success was </w:t>
      </w:r>
      <w:r w:rsidR="007335E6" w:rsidRPr="00BE73D6">
        <w:rPr>
          <w:i/>
          <w:iCs/>
          <w:szCs w:val="24"/>
        </w:rPr>
        <w:t>negatively</w:t>
      </w:r>
      <w:r w:rsidR="007335E6" w:rsidRPr="008C7178">
        <w:rPr>
          <w:szCs w:val="24"/>
        </w:rPr>
        <w:t xml:space="preserve"> associated with emotional intensity for distraction</w:t>
      </w:r>
      <w:r w:rsidR="007335E6">
        <w:rPr>
          <w:szCs w:val="24"/>
        </w:rPr>
        <w:t>-</w:t>
      </w:r>
      <w:r w:rsidR="007335E6" w:rsidRPr="008C7178">
        <w:rPr>
          <w:szCs w:val="24"/>
        </w:rPr>
        <w:t>regulated events (</w:t>
      </w:r>
      <w:r w:rsidR="007335E6" w:rsidRPr="009527CE">
        <w:rPr>
          <w:i/>
          <w:iCs/>
          <w:szCs w:val="24"/>
        </w:rPr>
        <w:t>β</w:t>
      </w:r>
      <w:r w:rsidR="007335E6" w:rsidRPr="008C7178">
        <w:rPr>
          <w:szCs w:val="24"/>
        </w:rPr>
        <w:t xml:space="preserve"> = -0.28, </w:t>
      </w:r>
      <w:r w:rsidR="007335E6" w:rsidRPr="009527CE">
        <w:rPr>
          <w:i/>
          <w:iCs/>
          <w:szCs w:val="24"/>
        </w:rPr>
        <w:t>95% CI</w:t>
      </w:r>
      <w:r w:rsidR="007335E6" w:rsidRPr="008C7178">
        <w:rPr>
          <w:szCs w:val="24"/>
        </w:rPr>
        <w:t xml:space="preserve"> = [-0.40, -0.16], </w:t>
      </w:r>
      <w:r w:rsidR="007335E6" w:rsidRPr="009527CE">
        <w:rPr>
          <w:i/>
          <w:iCs/>
          <w:szCs w:val="24"/>
        </w:rPr>
        <w:t>p</w:t>
      </w:r>
      <w:r w:rsidR="007335E6" w:rsidRPr="008C7178">
        <w:rPr>
          <w:szCs w:val="24"/>
        </w:rPr>
        <w:t xml:space="preserve"> &lt; 0.001)</w:t>
      </w:r>
      <w:r w:rsidR="007335E6">
        <w:rPr>
          <w:szCs w:val="24"/>
        </w:rPr>
        <w:t xml:space="preserve"> </w:t>
      </w:r>
      <w:r w:rsidR="007335E6">
        <w:t>(</w:t>
      </w:r>
      <w:r w:rsidR="007335E6">
        <w:rPr>
          <w:b/>
          <w:bCs/>
        </w:rPr>
        <w:t>Fig. 4</w:t>
      </w:r>
      <w:r w:rsidR="007335E6" w:rsidRPr="00EB0294">
        <w:t>)</w:t>
      </w:r>
      <w:r w:rsidR="007335E6" w:rsidRPr="008C7178">
        <w:rPr>
          <w:szCs w:val="24"/>
        </w:rPr>
        <w:t xml:space="preserve">. </w:t>
      </w:r>
      <w:r w:rsidR="007335E6">
        <w:rPr>
          <w:szCs w:val="24"/>
        </w:rPr>
        <w:t xml:space="preserve">In other words, each standard deviation unit increase in emotional intensity yielded a -0.28 standard deviation decrease in the reported </w:t>
      </w:r>
      <w:r w:rsidR="00CA33B1">
        <w:rPr>
          <w:szCs w:val="24"/>
        </w:rPr>
        <w:t>effectiveness</w:t>
      </w:r>
      <w:r w:rsidR="007335E6">
        <w:rPr>
          <w:szCs w:val="24"/>
        </w:rPr>
        <w:t xml:space="preserve"> of distraction, but not reappraisal, as an </w:t>
      </w:r>
      <w:r w:rsidR="006021D3">
        <w:rPr>
          <w:szCs w:val="24"/>
        </w:rPr>
        <w:t>ER</w:t>
      </w:r>
      <w:r w:rsidR="007335E6">
        <w:rPr>
          <w:szCs w:val="24"/>
        </w:rPr>
        <w:t xml:space="preserve"> strategy. Though the extant literature from comparable lab studies should motivate us to expect the efficacy of distraction to increase and reappraisal to decrease as affective intensity increases, </w:t>
      </w:r>
      <w:r w:rsidR="007335E6" w:rsidRPr="008C7178">
        <w:rPr>
          <w:szCs w:val="24"/>
        </w:rPr>
        <w:t xml:space="preserve">our data </w:t>
      </w:r>
      <w:r w:rsidR="007335E6">
        <w:rPr>
          <w:szCs w:val="24"/>
        </w:rPr>
        <w:t xml:space="preserve">seems to document a deviation from this pattern </w:t>
      </w:r>
      <w:r w:rsidR="00AB1536">
        <w:rPr>
          <w:szCs w:val="24"/>
        </w:rPr>
        <w:t>in a</w:t>
      </w:r>
      <w:r w:rsidR="007335E6">
        <w:rPr>
          <w:szCs w:val="24"/>
        </w:rPr>
        <w:t xml:space="preserve"> </w:t>
      </w:r>
      <w:r w:rsidR="007335E6" w:rsidRPr="008C7178">
        <w:rPr>
          <w:szCs w:val="24"/>
        </w:rPr>
        <w:t xml:space="preserve">high-intensity, </w:t>
      </w:r>
      <w:r w:rsidR="007335E6">
        <w:rPr>
          <w:szCs w:val="24"/>
        </w:rPr>
        <w:t>quasi-natural</w:t>
      </w:r>
      <w:r w:rsidR="007335E6" w:rsidRPr="008C7178">
        <w:rPr>
          <w:szCs w:val="24"/>
        </w:rPr>
        <w:t>istic settin</w:t>
      </w:r>
      <w:r w:rsidR="007335E6">
        <w:rPr>
          <w:szCs w:val="24"/>
        </w:rPr>
        <w:t xml:space="preserve">g: distraction appeared to be less </w:t>
      </w:r>
      <w:r w:rsidR="00EC2B97">
        <w:rPr>
          <w:szCs w:val="24"/>
        </w:rPr>
        <w:t>–</w:t>
      </w:r>
      <w:r w:rsidR="007335E6">
        <w:rPr>
          <w:szCs w:val="24"/>
        </w:rPr>
        <w:t xml:space="preserve"> not more </w:t>
      </w:r>
      <w:r w:rsidR="00EC2B97">
        <w:rPr>
          <w:szCs w:val="24"/>
        </w:rPr>
        <w:t>–</w:t>
      </w:r>
      <w:r w:rsidR="007335E6">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8E487E8" id="Group 24" o:spid="_x0000_s1040"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35996FF9" w:rsidR="00654027" w:rsidRDefault="00B720B2" w:rsidP="00EB6E76">
      <w:pPr>
        <w:spacing w:after="160" w:line="259" w:lineRule="auto"/>
        <w:ind w:left="0" w:firstLine="0"/>
        <w:rPr>
          <w:b/>
          <w:szCs w:val="24"/>
        </w:rPr>
      </w:pPr>
      <w:r w:rsidRPr="008C7178">
        <w:rPr>
          <w:b/>
          <w:szCs w:val="24"/>
        </w:rPr>
        <w:t xml:space="preserve">EXPERIMENT </w:t>
      </w:r>
      <w:r w:rsidR="00876B93">
        <w:rPr>
          <w:b/>
          <w:szCs w:val="24"/>
        </w:rPr>
        <w:t>2</w:t>
      </w:r>
      <w:r w:rsidRPr="008C7178">
        <w:rPr>
          <w:b/>
          <w:szCs w:val="24"/>
        </w:rPr>
        <w:t xml:space="preserve"> </w:t>
      </w:r>
      <w:r w:rsidR="00D03243">
        <w:rPr>
          <w:b/>
          <w:szCs w:val="24"/>
        </w:rPr>
        <w:t>METHODS</w:t>
      </w:r>
    </w:p>
    <w:p w14:paraId="5F906E6B" w14:textId="6233623F"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230C8893"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between </w:t>
      </w:r>
      <w:r w:rsidR="00C21522">
        <w:rPr>
          <w:szCs w:val="24"/>
        </w:rPr>
        <w:t xml:space="preserve"> participants </w:t>
      </w:r>
      <w:r w:rsidR="00183114">
        <w:rPr>
          <w:szCs w:val="24"/>
        </w:rPr>
        <w:t>simulating (i.e., forecasting) self-regulation</w:t>
      </w:r>
      <w:r w:rsidR="00C21522">
        <w:rPr>
          <w:szCs w:val="24"/>
        </w:rPr>
        <w:t xml:space="preserve"> and participants </w:t>
      </w:r>
      <w:r w:rsidR="00183114">
        <w:rPr>
          <w:szCs w:val="24"/>
        </w:rPr>
        <w:t>performing (i.e., experienc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 Experiment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ilot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 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32E04113"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w:t>
      </w:r>
      <w:r w:rsidR="00D91A6A">
        <w:rPr>
          <w:szCs w:val="24"/>
        </w:rPr>
        <w:lastRenderedPageBreak/>
        <w:t xml:space="preserve">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2B2C5919"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xml:space="preserve">, for reappraisal and distraction </w:t>
      </w:r>
      <w:r w:rsidR="00D729E1">
        <w:rPr>
          <w:szCs w:val="24"/>
        </w:rPr>
        <w:lastRenderedPageBreak/>
        <w:t>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experiencer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E00D8DE" id="Group 2" o:spid="_x0000_s1045"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0BQx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x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e&#10;0BQx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4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 o:spid="_x0000_s104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3" o:title=""/>
                </v:shape>
                <w10:wrap type="topAndBottom" anchorx="margin"/>
              </v:group>
            </w:pict>
          </mc:Fallback>
        </mc:AlternateContent>
      </w:r>
      <w:r w:rsidR="00793BCC">
        <w:rPr>
          <w:szCs w:val="24"/>
        </w:rPr>
        <w:t>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w:t>
      </w:r>
      <w:r w:rsidR="009F52D2">
        <w:rPr>
          <w:szCs w:val="24"/>
        </w:rPr>
        <w:lastRenderedPageBreak/>
        <w:t>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2C946208"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62B8AB36"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A62570" w:rsidRPr="00BE73D6">
        <w:rPr>
          <w:bCs/>
          <w:i/>
          <w:iCs/>
          <w:szCs w:val="24"/>
          <w:vertAlign w:val="subscript"/>
        </w:rPr>
        <w:t>pilot</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A62570" w:rsidRPr="00BE73D6">
        <w:rPr>
          <w:bCs/>
          <w:i/>
          <w:iCs/>
          <w:szCs w:val="24"/>
          <w:vertAlign w:val="subscript"/>
        </w:rPr>
        <w:t>exp2</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A62570" w:rsidRPr="00BE73D6">
        <w:rPr>
          <w:bCs/>
          <w:i/>
          <w:iCs/>
          <w:szCs w:val="24"/>
          <w:vertAlign w:val="subscript"/>
        </w:rPr>
        <w:t>pilot</w:t>
      </w:r>
      <w:r w:rsidR="00A62570" w:rsidRPr="00A62570">
        <w:rPr>
          <w:bCs/>
          <w:szCs w:val="24"/>
        </w:rPr>
        <w:t xml:space="preserve"> = 12.5, </w:t>
      </w:r>
      <w:r w:rsidR="00A62570" w:rsidRPr="00BE73D6">
        <w:rPr>
          <w:bCs/>
          <w:i/>
          <w:iCs/>
          <w:szCs w:val="24"/>
        </w:rPr>
        <w:t>x</w:t>
      </w:r>
      <w:r w:rsidR="00A62570" w:rsidRPr="00BE73D6">
        <w:rPr>
          <w:bCs/>
          <w:i/>
          <w:iCs/>
          <w:szCs w:val="24"/>
          <w:vertAlign w:val="subscript"/>
        </w:rPr>
        <w:t>exp2</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w:t>
      </w:r>
      <w:r w:rsidR="00A62570">
        <w:rPr>
          <w:bCs/>
          <w:szCs w:val="24"/>
        </w:rPr>
        <w:lastRenderedPageBreak/>
        <w:t>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A62570" w:rsidRPr="00BE73D6">
        <w:rPr>
          <w:bCs/>
          <w:i/>
          <w:iCs/>
          <w:szCs w:val="24"/>
          <w:vertAlign w:val="subscript"/>
        </w:rPr>
        <w:t>pilot</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r w:rsidR="00A62570" w:rsidRPr="00BE73D6">
        <w:rPr>
          <w:bCs/>
          <w:i/>
          <w:iCs/>
          <w:szCs w:val="24"/>
          <w:vertAlign w:val="subscript"/>
        </w:rPr>
        <w:t>exp2</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23443BD5"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 xml:space="preserve">strategy </w:t>
      </w:r>
      <w:r w:rsidR="00131503">
        <w:rPr>
          <w:szCs w:val="24"/>
        </w:rPr>
        <w:t>forecasts</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569EEFC8"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xml:space="preserve">, and thus, can be used to determine whether congruency in strategy </w:t>
      </w:r>
      <w:r w:rsidR="00131503">
        <w:t>forecast</w:t>
      </w:r>
      <w:r w:rsidR="00774C33">
        <w:t xml:space="preserve"> and usage between </w:t>
      </w:r>
      <w:r w:rsidR="00183114">
        <w:t xml:space="preserve">those who forecasted </w:t>
      </w:r>
      <w:r w:rsidR="006021D3">
        <w:t>ER</w:t>
      </w:r>
      <w:r w:rsidR="00183114">
        <w:t xml:space="preserve"> </w:t>
      </w:r>
      <w:r w:rsidR="00774C33">
        <w:lastRenderedPageBreak/>
        <w:t xml:space="preserve">and </w:t>
      </w:r>
      <w:r w:rsidR="00183114">
        <w:t>those who experienced it</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w:t>
      </w:r>
      <w:r w:rsidR="00183114">
        <w:t>E</w:t>
      </w:r>
      <w:r w:rsidR="00577985">
        <w:t>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183114">
        <w:t xml:space="preserve">n experiencer </w:t>
      </w:r>
      <w:r w:rsidR="00577985">
        <w:t xml:space="preserve">but was selected by </w:t>
      </w:r>
      <w:r w:rsidR="00183114">
        <w:t>forecaster</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ilot observations used distraction)</w:t>
      </w:r>
      <w:r w:rsidR="00774C33">
        <w:t xml:space="preserve"> through the incorporation of a bias parameter. Using this approach</w:t>
      </w:r>
      <w:r>
        <w:t xml:space="preserve">, we found that </w:t>
      </w:r>
      <w:r w:rsidR="00183114">
        <w:t>forecasting</w:t>
      </w:r>
      <w:r>
        <w:t xml:space="preserve"> participants matched </w:t>
      </w:r>
      <w:r w:rsidR="00183114">
        <w:t>the experiences of pilot participants</w:t>
      </w:r>
      <w:r>
        <w:t xml:space="preserve"> in their selection of reappraisal nearly at chance (</w:t>
      </w:r>
      <w:r w:rsidRPr="00BE73D6">
        <w:rPr>
          <w:i/>
          <w:iCs/>
        </w:rPr>
        <w:t>d</w:t>
      </w:r>
      <w:r w:rsidR="0075725E" w:rsidRPr="00BE73D6">
        <w:rPr>
          <w:i/>
          <w:iCs/>
        </w:rPr>
        <w:t>’</w:t>
      </w:r>
      <w:r w:rsidRPr="00BE73D6">
        <w:rPr>
          <w:i/>
          <w:iCs/>
        </w:rPr>
        <w:t xml:space="preserve"> </w:t>
      </w:r>
      <w:r>
        <w:t>= -0.08) but were below chance in matching distraction (</w:t>
      </w:r>
      <w:r w:rsidRPr="00774C33">
        <w:t>d</w:t>
      </w:r>
      <w:r w:rsidR="0075725E">
        <w:t>’</w:t>
      </w:r>
      <w:r>
        <w:t xml:space="preserve"> = -0.41)</w:t>
      </w:r>
      <w:r w:rsidR="00EB0294">
        <w:t xml:space="preserve"> (</w:t>
      </w:r>
      <w:r w:rsidR="00EB0294">
        <w:rPr>
          <w:b/>
          <w:bCs/>
        </w:rPr>
        <w:t xml:space="preserve">Fig. </w:t>
      </w:r>
      <w:r w:rsidR="00372E6A">
        <w:rPr>
          <w:b/>
          <w:bCs/>
        </w:rPr>
        <w:t>6</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r w:rsidR="00577985" w:rsidRPr="00BE73D6">
        <w:rPr>
          <w:bCs/>
          <w:i/>
          <w:iCs/>
          <w:szCs w:val="24"/>
        </w:rPr>
        <w:t>x</w:t>
      </w:r>
      <w:r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Pr>
          <w:bCs/>
          <w:szCs w:val="24"/>
        </w:rPr>
        <w:t>0.313</w:t>
      </w:r>
      <w:r w:rsidR="00577985" w:rsidRPr="00577985">
        <w:rPr>
          <w:bCs/>
          <w:szCs w:val="24"/>
        </w:rPr>
        <w:t xml:space="preserve">, </w:t>
      </w:r>
      <w:r>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r w:rsidR="00131503">
        <w:rPr>
          <w:bCs/>
          <w:szCs w:val="24"/>
        </w:rPr>
        <w:t>forecast</w:t>
      </w:r>
      <w:r>
        <w:rPr>
          <w:bCs/>
          <w:szCs w:val="24"/>
        </w:rPr>
        <w:t xml:space="preserv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98C8863" id="Group 1" o:spid="_x0000_s1048"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BmQPtS3gAAAAgBAAAPAAAAZHJzL2Rvd25yZXYu&#10;eG1sTI9Ba8JAFITvBf/D8oTe6iaxlZDmRUTanqRQLZTe1uwzCWbfhuyaxH/f9VSPwwwz3+TrybRi&#10;oN41lhHiRQSCuLS64Qrh+/D+lIJwXrFWrWVCuJKDdTF7yFWm7chfNOx9JUIJu0wh1N53mZSurMko&#10;t7AdcfBOtjfKB9lXUvdqDOWmlUkUraRRDYeFWnW0rak87y8G4WNU42YZvw2782l7/T28fP7sYkJ8&#10;nE+bVxCeJv8fhht+QIciMB3thbUTLUI44hGSKPDf3Ch+TkAcEdLlKgVZ5PL+QPEH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b/>
          <w:szCs w:val="24"/>
        </w:rPr>
      </w:pPr>
    </w:p>
    <w:p w14:paraId="7921585A" w14:textId="77777777" w:rsidR="0043784E" w:rsidRDefault="0043784E" w:rsidP="0043784E">
      <w:pPr>
        <w:spacing w:after="160" w:line="259" w:lineRule="auto"/>
        <w:ind w:left="0" w:firstLine="0"/>
        <w:rPr>
          <w:b/>
          <w:szCs w:val="24"/>
        </w:rPr>
      </w:pPr>
    </w:p>
    <w:p w14:paraId="23235465" w14:textId="5EA19D6D" w:rsidR="0043784E" w:rsidRDefault="0043784E" w:rsidP="0043784E">
      <w:pPr>
        <w:spacing w:after="160" w:line="259" w:lineRule="auto"/>
        <w:ind w:left="0" w:firstLine="0"/>
        <w:rPr>
          <w:b/>
          <w:szCs w:val="24"/>
        </w:rPr>
      </w:pPr>
      <w:r w:rsidRPr="008C7178">
        <w:rPr>
          <w:b/>
          <w:szCs w:val="24"/>
        </w:rPr>
        <w:lastRenderedPageBreak/>
        <w:t xml:space="preserve">EXPERIMENT </w:t>
      </w:r>
      <w:r>
        <w:rPr>
          <w:b/>
          <w:szCs w:val="24"/>
        </w:rPr>
        <w:t>3</w:t>
      </w:r>
      <w:r w:rsidRPr="008C7178">
        <w:rPr>
          <w:b/>
          <w:szCs w:val="24"/>
        </w:rPr>
        <w:t xml:space="preserve"> </w:t>
      </w:r>
      <w:r>
        <w:rPr>
          <w:b/>
          <w:szCs w:val="24"/>
        </w:rPr>
        <w:t>METHODS</w:t>
      </w:r>
    </w:p>
    <w:p w14:paraId="7A6A9864" w14:textId="2705B76A"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 haunted house ‘experiencers’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experiments are difficult to compare, though, as a number of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 Study 3 attempted to rectify these discrepancies using  a 2 between (condition: forecast v. experience) x 2 within (intensity: low v. high) mixed study design. </w:t>
      </w:r>
      <w:r w:rsidR="0005772E">
        <w:rPr>
          <w:szCs w:val="24"/>
        </w:rPr>
        <w:t>As</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185B90E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7344B0" w:rsidRPr="007344B0">
        <w:rPr>
          <w:szCs w:val="24"/>
        </w:rPr>
        <w:t>experience</w:t>
      </w:r>
      <w:r>
        <w:rPr>
          <w:szCs w:val="24"/>
        </w:rPr>
        <w:t>r”</w:t>
      </w:r>
      <w:r w:rsidR="007344B0" w:rsidRPr="007344B0">
        <w:rPr>
          <w:szCs w:val="24"/>
        </w:rPr>
        <w:t xml:space="preserve"> condition w</w:t>
      </w:r>
      <w:r w:rsidR="007344B0">
        <w:rPr>
          <w:szCs w:val="24"/>
        </w:rPr>
        <w:t>ould</w:t>
      </w:r>
      <w:r w:rsidR="007344B0" w:rsidRPr="007344B0">
        <w:rPr>
          <w:szCs w:val="24"/>
        </w:rPr>
        <w:t xml:space="preserve"> not demonstrate a relationship </w:t>
      </w:r>
      <w:r w:rsidR="007344B0" w:rsidRPr="007344B0">
        <w:rPr>
          <w:szCs w:val="24"/>
        </w:rPr>
        <w:lastRenderedPageBreak/>
        <w:t>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usage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86243F9"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er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xml:space="preserve">”, the average participant response was a 2.95 on a scale from 0 to </w:t>
      </w:r>
      <w:r w:rsidR="00E46207">
        <w:rPr>
          <w:szCs w:val="24"/>
        </w:rPr>
        <w:lastRenderedPageBreak/>
        <w:t>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1E616589"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 xml:space="preserve">the most conservative effect size observed in our previous studies </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35ED1765"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6660F3">
        <w:rPr>
          <w:bCs/>
          <w:szCs w:val="24"/>
        </w:rPr>
        <w:instrText xml:space="preserve"> ADDIN ZOTERO_ITEM CSL_CITATION {"citationID":"44qiNOpV","properties":{"formattedCitation":"(De Leeuw et al., 2023)","plainCitation":"(De Leeuw et al., 2023)","noteIndex":0},"citationItems":[{"id":21008,"uris":["http://zotero.org/users/6239255/items/FL9BMH7Q"],"itemData":{"id":21008,"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sted. Mobile devices, tablets, and screens with a resolution of less than 700 x 1250 pixels</w:t>
      </w:r>
      <w:r w:rsidR="000A4B63">
        <w:rPr>
          <w:bCs/>
          <w:szCs w:val="24"/>
        </w:rPr>
        <w:t xml:space="preserve"> were eligible to participate. </w:t>
      </w:r>
    </w:p>
    <w:p w14:paraId="41F8AF46" w14:textId="20A3E1B1"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w:t>
      </w:r>
      <w:r>
        <w:rPr>
          <w:bCs/>
          <w:szCs w:val="24"/>
        </w:rPr>
        <w:lastRenderedPageBreak/>
        <w:t xml:space="preserve">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 xml:space="preserve">waws visibl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2FCB3B5D"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s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 xml:space="preserve">0.25 – 6.05),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 and negative median valence scores (i.e., values below 50</w:t>
      </w:r>
      <w:r w:rsidR="00C21314">
        <w:rPr>
          <w:bCs/>
          <w:iCs/>
          <w:szCs w:val="24"/>
        </w:rPr>
        <w:t xml:space="preserve">; </w:t>
      </w:r>
      <w:r w:rsidR="00C21314" w:rsidRPr="00485060">
        <w:rPr>
          <w:bCs/>
          <w:i/>
          <w:iCs/>
          <w:szCs w:val="24"/>
        </w:rPr>
        <w:t>x̄</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6C677FF6" w:rsidR="0043784E" w:rsidRPr="00877709" w:rsidRDefault="00453A37" w:rsidP="00877709">
      <w:pPr>
        <w:spacing w:after="0" w:line="480" w:lineRule="auto"/>
        <w:ind w:left="0" w:firstLine="720"/>
        <w:rPr>
          <w:bCs/>
          <w:szCs w:val="24"/>
        </w:rPr>
      </w:pPr>
      <w:r>
        <w:rPr>
          <w:bCs/>
          <w:iCs/>
          <w:szCs w:val="24"/>
        </w:rPr>
        <w:lastRenderedPageBreak/>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 xml:space="preserve">assigned to either an “experience” </w:t>
      </w:r>
      <w:r w:rsidR="00877709">
        <w:rPr>
          <w:bCs/>
          <w:szCs w:val="24"/>
        </w:rPr>
        <w:t>(</w:t>
      </w:r>
      <w:r w:rsidR="00877709" w:rsidRPr="00BE73D6">
        <w:rPr>
          <w:bCs/>
          <w:i/>
          <w:iCs/>
          <w:szCs w:val="24"/>
        </w:rPr>
        <w:t>n</w:t>
      </w:r>
      <w:r w:rsidR="00877709">
        <w:rPr>
          <w:bCs/>
          <w:szCs w:val="24"/>
        </w:rPr>
        <w:t xml:space="preserve"> = 130) </w:t>
      </w:r>
      <w:r w:rsidR="004454BA">
        <w:rPr>
          <w:bCs/>
          <w:szCs w:val="24"/>
        </w:rPr>
        <w:t>or “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xml:space="preserve">” (experiencer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forecaster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articipants in the experienc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articipants in the 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w:t>
      </w:r>
      <w:r w:rsidR="00066452">
        <w:rPr>
          <w:bCs/>
          <w:szCs w:val="24"/>
        </w:rPr>
        <w:lastRenderedPageBreak/>
        <w:t>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 ranging from “Not at all” to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62407B0C"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participants used or sele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ICC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5EBD5426" w:rsidR="0043784E" w:rsidRDefault="0043784E" w:rsidP="0043784E">
      <w:pPr>
        <w:spacing w:after="160" w:line="259" w:lineRule="auto"/>
        <w:ind w:left="0" w:firstLine="0"/>
        <w:rPr>
          <w:b/>
          <w:szCs w:val="24"/>
        </w:rPr>
      </w:pPr>
      <w:r>
        <w:rPr>
          <w:b/>
          <w:szCs w:val="24"/>
        </w:rPr>
        <w:t xml:space="preserve">EXPERIMENT </w:t>
      </w:r>
      <w:r w:rsidR="00856353">
        <w:rPr>
          <w:b/>
          <w:szCs w:val="24"/>
        </w:rPr>
        <w:t>3</w:t>
      </w:r>
      <w:r>
        <w:rPr>
          <w:b/>
          <w:szCs w:val="24"/>
        </w:rPr>
        <w:t xml:space="preserve"> </w:t>
      </w:r>
      <w:r w:rsidRPr="008C7178">
        <w:rPr>
          <w:b/>
          <w:szCs w:val="24"/>
        </w:rPr>
        <w:t>RESULTS</w:t>
      </w:r>
    </w:p>
    <w:p w14:paraId="30AED7FB" w14:textId="20521903"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607B5A">
        <w:rPr>
          <w:bCs/>
          <w:i/>
          <w:iCs/>
          <w:szCs w:val="24"/>
          <w:vertAlign w:val="subscript"/>
        </w:rPr>
        <w:t xml:space="preserve">H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2E26A1FF" w:rsidR="001A2CE8" w:rsidRPr="00BE73D6" w:rsidRDefault="001A2CE8" w:rsidP="00BE73D6">
      <w:pPr>
        <w:spacing w:after="0" w:line="480" w:lineRule="auto"/>
        <w:ind w:left="0" w:firstLine="720"/>
        <w:rPr>
          <w:bCs/>
          <w:szCs w:val="24"/>
        </w:rPr>
      </w:pPr>
      <w:r>
        <w:rPr>
          <w:b/>
          <w:szCs w:val="24"/>
        </w:rPr>
        <w:t xml:space="preserve">Forecasters and experiencers reported no differences in emotional intensity. </w:t>
      </w:r>
      <w:r w:rsidR="005D7490">
        <w:rPr>
          <w:bCs/>
          <w:szCs w:val="24"/>
        </w:rPr>
        <w:t>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experiencers and forecasters both before (</w:t>
      </w:r>
      <w:r w:rsidR="005D7490" w:rsidRPr="00E633F1">
        <w:rPr>
          <w:bCs/>
          <w:i/>
          <w:iCs/>
          <w:szCs w:val="24"/>
        </w:rPr>
        <w:t>x̄</w:t>
      </w:r>
      <w:r w:rsidR="005D7490">
        <w:rPr>
          <w:bCs/>
          <w:i/>
          <w:iCs/>
          <w:szCs w:val="24"/>
        </w:rPr>
        <w:t xml:space="preserve"> </w:t>
      </w:r>
      <w:r w:rsidR="005D7490">
        <w:rPr>
          <w:bCs/>
          <w:i/>
          <w:iCs/>
          <w:szCs w:val="24"/>
          <w:vertAlign w:val="subscript"/>
        </w:rPr>
        <w:t xml:space="preserve">Experienc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Forecast</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sidR="00C736BF">
        <w:rPr>
          <w:bCs/>
          <w:szCs w:val="24"/>
        </w:rPr>
        <w:t xml:space="preserve">Forecasters and experiencers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5037A25"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40ACE">
        <w:rPr>
          <w:bCs/>
          <w:i/>
          <w:iCs/>
          <w:szCs w:val="24"/>
          <w:vertAlign w:val="subscript"/>
        </w:rPr>
        <w:t>U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355F3D71" w:rsidR="004737B7" w:rsidRDefault="004737B7" w:rsidP="004737B7">
      <w:pPr>
        <w:spacing w:after="0" w:line="480" w:lineRule="auto"/>
        <w:ind w:left="0" w:firstLine="720"/>
        <w:rPr>
          <w:szCs w:val="24"/>
        </w:rPr>
      </w:pPr>
      <w:r>
        <w:rPr>
          <w:b/>
          <w:szCs w:val="24"/>
        </w:rPr>
        <w:t xml:space="preserve">Forecasters </w:t>
      </w:r>
      <w:r w:rsidR="007079B4">
        <w:rPr>
          <w:b/>
          <w:szCs w:val="24"/>
        </w:rPr>
        <w:t xml:space="preserve">regulated more often than experiencers; Experiencers reappraised more often than forecasters. </w:t>
      </w:r>
      <w:r>
        <w:rPr>
          <w:bCs/>
          <w:szCs w:val="24"/>
        </w:rPr>
        <w:t xml:space="preserve">Overall, reappraisal was used or </w:t>
      </w:r>
      <w:r w:rsidR="00AE7182">
        <w:rPr>
          <w:bCs/>
          <w:szCs w:val="24"/>
        </w:rPr>
        <w:t xml:space="preserve">forecasted </w:t>
      </w:r>
      <w:r>
        <w:rPr>
          <w:bCs/>
          <w:szCs w:val="24"/>
        </w:rPr>
        <w:t xml:space="preserve">in 33.1% of trials, distraction was used or </w:t>
      </w:r>
      <w:r w:rsidR="00AE7182">
        <w:rPr>
          <w:bCs/>
          <w:szCs w:val="24"/>
        </w:rPr>
        <w:t>forecasted</w:t>
      </w:r>
      <w:r>
        <w:rPr>
          <w:bCs/>
          <w:szCs w:val="24"/>
        </w:rPr>
        <w:t xml:space="preserve"> in 28.5% of trials, and 36.7% of trials were left unregulated or without either </w:t>
      </w:r>
      <w:r w:rsidR="00463F45">
        <w:rPr>
          <w:bCs/>
          <w:szCs w:val="24"/>
        </w:rPr>
        <w:t>option</w:t>
      </w:r>
      <w:r>
        <w:rPr>
          <w:bCs/>
          <w:szCs w:val="24"/>
        </w:rPr>
        <w:t xml:space="preserve"> being </w:t>
      </w:r>
      <w:r w:rsidR="00463F45">
        <w:rPr>
          <w:bCs/>
          <w:szCs w:val="24"/>
        </w:rPr>
        <w:t>forecasted</w:t>
      </w:r>
      <w:r>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forecasters and experiencers left trials unregulated </w:t>
      </w:r>
      <w:r w:rsidR="001346D5">
        <w:rPr>
          <w:szCs w:val="24"/>
        </w:rPr>
        <w:t xml:space="preserve">(age: </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953)=</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age: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More precisely, e</w:t>
      </w:r>
      <w:r w:rsidR="007079B4" w:rsidRPr="007079B4">
        <w:rPr>
          <w:szCs w:val="24"/>
        </w:rPr>
        <w:t>xperiencers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r w:rsidR="007079B4">
        <w:rPr>
          <w:szCs w:val="24"/>
        </w:rPr>
        <w:t xml:space="preserve"> (59.8%) slightly more often than distraction (40.2%) while f</w:t>
      </w:r>
      <w:r w:rsidR="007079B4" w:rsidRPr="007079B4">
        <w:rPr>
          <w:szCs w:val="24"/>
        </w:rPr>
        <w:t xml:space="preserve">orecasters chos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0211CDB2" w14:textId="04A677C1" w:rsidR="001A2CE8" w:rsidRPr="00BE73D6" w:rsidRDefault="005229B3" w:rsidP="005D7490">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255F1FDE">
                <wp:simplePos x="0" y="0"/>
                <wp:positionH relativeFrom="column">
                  <wp:posOffset>-321252</wp:posOffset>
                </wp:positionH>
                <wp:positionV relativeFrom="paragraph">
                  <wp:posOffset>5882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39" cstate="print">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0"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wps:txbx>
                        <wps:bodyPr rot="0" vert="horz" wrap="square" lIns="91440" tIns="45720" rIns="91440" bIns="45720" anchor="t" anchorCtr="0">
                          <a:spAutoFit/>
                        </wps:bodyPr>
                      </wps:wsp>
                    </wpg:wgp>
                  </a:graphicData>
                </a:graphic>
              </wp:anchor>
            </w:drawing>
          </mc:Choice>
          <mc:Fallback>
            <w:pict>
              <v:group w14:anchorId="745265FC" id="Group 26" o:spid="_x0000_s1055" style="position:absolute;left:0;text-align:left;margin-left:-25.3pt;margin-top:4.65pt;width:517.35pt;height:276.7pt;z-index:251718656" coordsize="65703,351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F8BAACyAQAAzQEAAO4B&#10;AAAMAgAABQIAAD8CAADzAQAAGQIAAO8BAAC8AQAAwgEAAOEBAAD7AQAAFgIAADYCAADCAQAAzQ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2jAA4KGxISwQCgrKJpNZtN5xOZ1O55PZ9P6BQaFQ6JRaNR6RCW60lBBRK&#10;nn2AQEAqTN3Aeha+nM1gcExQFQ2OKrY7JZbNZ7RabVa7Zbbdb7PS6bBAuY06Dx6Y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NowAOChsSEsEAoKyiaTWbTecTmdTueT2fT+gUGhUOiUWjUekQlutJQQUSp59&#10;gEBAKkzdwHoWvpzNYHBMUBUNjiq2OyWWzWe0Wm1Wu2W23W+z0umwQLmNOg8emC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TaMADgobEhLBAKCsomk1m03nE5nU7nk9n0/oFBoVDolFo1HpEJbrSUEFEqefYBA&#10;QCpM3cB6Fr6czWBwTFAVDY4qtjslls1ntFptVrtltt1vs9LpsEC5jToPHpg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2jAA4KGxISwQCgrKJpNZtN5xOZ1O55PZ9P6BQaFQ6JRaNR6RCW60lBBRKnn2AQEAq&#10;TN3Aeha+nM1gcExQFQ2OKrY7JZbNZ7RabVa7Zbbdb7PS6bBAuY06Dx6Y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NowAOChsSEsEAoKyiaTWbTecTmdTueT2fT+gUGhUOiUWjUekQlutJQQUSp59gEBAKkzd&#10;wHoWvpzNYHBMUBUNjiq2OyWWzWe0Wm1Wu2W23W+z0umwQLmNOg8emC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TaMADgobEhLBAKCsomk1m03nE5nU7nk9n0/oFBoVDolFo1HpEJbrSUEFEqefYBAQCpM3cB6&#10;Fr6czWBwTFAVDY4qtjslls1ntFptVrtltt1vs9LpsEC5jToPHpg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2jAA4KGxISwQCgrKJpNZtN5xOZ1O55PZ9P6BQaFQ6JRaNR6RCW60lBBRKnn2AQEAqTN3Aeha+&#10;nM1gcExQFQ2OKrY7JZbNZ7RabVa7Zbbdb7PS6bBAuY06Dx6Y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HE+eIKOw4JAgCAVKJpNZtN5xOZ1O55PZ9P6BQaFQ6JRaNR6RCVq3GlBXE&#10;YEMAgCAqTNyEr0c2ng6g+DwmLAqG6rY7JZbNZ7RabVa7Zbbdb7PS6bBEaPCoVxKN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BxPniCjsOCQIAgFSiaTWbTecTmdTueT2fT+gUGhUOiUWjUekQlatxpQVxGBD&#10;AIAgKkzchK9HNp4OoPg8JiwKhuq2OyWWzWe0Wm1Wu2W23W+z0umwRGjwqFcSjS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QcT54go7DgkCAIBUomk1m03nE5nU7nk9n0/oFBoVDolFo1HpEJWrcaUFcRgQwCA&#10;ICpM3ISvRzaeDqD4PCYsCobqtjslls1ntFptVrtltt1vs9LpsERo8KhXEo0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HE+eIKOw4JAgCAVKJpNZtN5xOZ1O55PZ9P6BQaFQ6JRaNR6RCVq3GlBXEYEMAgCAq&#10;TNyEr0c2ng6g+DwmLAqG6rY7JZbNZ7RabVa7Zbbdb7PS6bBEaPCoVxKN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BxPniCjsOCQIAgFSiaTWbTecTmdTueT2fT+gUGhUOiUWjUekQlatxpQVxGBDAIAgKkzc&#10;hK9HNp4OoPg8JiwKhuq2OyWWzWe0Wm1Wu2W23W+z0umwRGjwqFcSjS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QcT&#10;54go7DgkCAIBUomk1m03nE5nU7nk9n0/oFBoVDolFo1HpEJWrcaUFcRgQwCAICpM3ISvRzaeDqD4&#10;PCYsCobqtjslls1ntFptVrtltt1vs9LpsERo8KhXEo0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HE+eI&#10;KOw4JAgCAVKJpNZtN5xOZ1O55PZ9P6BQaFQ6JRaNR6RCVq3GlBXEYEMAgCAqTNyEr0c2ng6g+Dwm&#10;LAqG6rY7JZbNZ7RabVa7Zbbdb7PS6bBEaPCoVxKN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BxPniCjs&#10;OCQIAgFSiaTWbTecTmdTueT2fT+gUGhUOiUWjUekQlatxpQVxGBDAIAgKkzchK9HNp4OoPg8JiwK&#10;huq2OyWWzWe0Wm1Wu2W23W+z0umwRGjwqFcSjS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QcT54go7Dgk&#10;CAIBUomk1m03nE5nU7nk9n0/oFBoVDolFo1HpEJWrcaUFcRgQwCAICpM3ISvRzaeDqD4PCYsCobq&#10;tjslls1ntFptVrtltt1vs9LpsERo8KhXEo0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HE+eIKOw4JAgC&#10;AVKJpNZtN5xOZ1O55PZ9P6BQaFQ6JRaNR6RCVq3GlBXEYEMAgCAqTNyEr0c2ng6g+DwmLAqG6rY7&#10;JZbNZ7RabVa7Zbbdb7PS6bBEaPCoVxKN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BxPniCjsOCQIAgFS&#10;iaTWbTecTmdTueT2fT+gUGhUOiUWjUekQlatxpQVxGBDAIAgKkzchK9HNp4OoPg8JiwKhuq2OyWW&#10;zWe0Wm1Wu2W23W+z0umwRGjwqFcSjS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QcT54go7DgkCAIBUomk&#10;1m03nE5nU7nk9n0/oFBoVDolFo1HpEJWrcaUFcRgQwCAICpM3ISvRzaeDqD4PCYsCobqtjslls1n&#10;tFptVrtltt1vs9LpsERo8KhXEo0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HE+eIKOw4JAgCAVKJpNZt&#10;N5xOZ1O55PZ9P6BQaFQ6JRaNR6RCVq3GlBXEYEMAgCAqTNyEr0c2ng6g+DwmLAqG6rY7JZbNZ7Ra&#10;bVa7Zbbdb7PS6bBEaPCoVxKN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BxPniCjsOCQIAgFSiaTWbTec&#10;TmdTueT2fT+gUGhUOiUWjUekQlatxpQVxGBDAIAgKkzchK9HNp4OoPg8JiwKhuq2OyWWzWe0Wm1W&#10;u2W23W+z0umwRGjwqFcSjS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VDolFo1HpFJp&#10;VLplNp1PqFRqVTqlVq1XrFZrVbrldr1fsFhsVjslln0Cf9mtVrtltt1vuFxuVzul1u13vF5vV7vl&#10;9v1/wGBwWDwmFw2HxGJxWLxmNx2PyGRrkB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UUUjWUlhCSlAalUhlk&#10;tl0vmExmUzmk1m03nE5nU7nk9n0/oFBoVDolFo1HpFJpVLplNp1PqFRqVTqlVq1XrFZrVbrldr1f&#10;sFhsVjslls1ntFptVrtltt1vjUCf9wul1u1ZOt5Rl7hDZvwmwF3wWDwmFw2HxGJxWLxmNx2PyGRy&#10;WTymVy2XzGZzWbzmdz2f0Gh0Wj0mggK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VgEAAEUBAACAAQAAigEAAJIBAACyAQAA0QEAAL8BAADJ&#10;AQAAjwEAAKQBAABWAQAArgEAAJ4BAACvAQAAXQEAAHsB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CQBAAANAQAADAEAABUBAAAVAQAAFQEAABUBAAAVAQAAFQEAAF4BAAC6AQAA0wEAAOEB&#10;AADpAQAA+gEAACMCAADbAQAABQIAAOwBAACvAQAAugEAANUBAAD2AQAABQIAAB0CAAC6AQAAwg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">
                <v:group id="Group 25" o:spid="_x0000_s1056"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57"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58"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59"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">
                        <v:imagedata r:id="rId42" o:title="A graph of a bar graph&#10;&#10;Description automatically generated with medium confidence" cropleft="2610f" cropright="10915f"/>
                        <v:path arrowok="t"/>
                      </v:shape>
                      <v:shape id="Picture 16" o:spid="_x0000_s1060"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">
                        <v:imagedata r:id="rId43" o:title="A graph of a graph&#10;&#10;Description automatically generated with medium confidence" cropright="15690f"/>
                        <v:path arrowok="t"/>
                      </v:shape>
                    </v:group>
                    <v:shape id="Picture 18" o:spid="_x0000_s1061"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">
                      <v:imagedata r:id="rId44" o:title="" croptop="25233f" cropbottom="30651f" cropleft="55122f" cropright="1016f"/>
                      <v:path arrowok="t"/>
                    </v:shape>
                    <v:shape id="Picture 19" o:spid="_x0000_s1062"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">
                      <v:imagedata r:id="rId45" o:title="A graph of a graph&#10;&#10;Description automatically generated with medium confidence" croptop="24555f" cropbottom="30987f" cropleft="54359f" cropright="1013f"/>
                      <v:path arrowok="t"/>
                    </v:shape>
                  </v:group>
                  <v:shapetype id="_x0000_t202" coordsize="21600,21600" o:spt="202" path="m,l,21600r21600,l21600,xe">
                    <v:stroke joinstyle="miter"/>
                    <v:path gradientshapeok="t" o:connecttype="rect"/>
                  </v:shapetype>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v:textbox>
                  </v:shape>
                </v:group>
                <v:shape id="Text Box 2" o:spid="_x0000_s1064"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v:textbox>
                </v:shape>
                <w10:wrap type="topAndBottom"/>
              </v:group>
            </w:pict>
          </mc:Fallback>
        </mc:AlternateContent>
      </w:r>
      <w:r w:rsidR="001A2CE8">
        <w:rPr>
          <w:b/>
          <w:szCs w:val="24"/>
        </w:rPr>
        <w:t xml:space="preserve">Forecasters and experiencers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Pr>
          <w:szCs w:val="24"/>
        </w:rPr>
        <w:t>(1) =</w:t>
      </w:r>
      <w:r w:rsidR="00F137C4" w:rsidRPr="00245B8B">
        <w:rPr>
          <w:szCs w:val="24"/>
        </w:rPr>
        <w:t xml:space="preserve"> </w:t>
      </w:r>
      <w:r w:rsidR="00F137C4" w:rsidRPr="00F137C4">
        <w:rPr>
          <w:szCs w:val="24"/>
        </w:rPr>
        <w:t>4.205</w:t>
      </w:r>
      <w:r>
        <w:rPr>
          <w:szCs w:val="24"/>
        </w:rPr>
        <w:t xml:space="preserve">, </w:t>
      </w:r>
      <w:r>
        <w:rPr>
          <w:i/>
          <w:iCs/>
          <w:szCs w:val="24"/>
        </w:rPr>
        <w:t>p</w:t>
      </w:r>
      <w:r>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Pr>
          <w:szCs w:val="24"/>
        </w:rPr>
        <w:t>(1)=</w:t>
      </w:r>
      <w:r w:rsidR="00C5047E" w:rsidRPr="00245B8B">
        <w:rPr>
          <w:szCs w:val="24"/>
        </w:rPr>
        <w:t xml:space="preserve"> </w:t>
      </w:r>
      <w:r w:rsidR="00C5047E" w:rsidRPr="00C5047E">
        <w:rPr>
          <w:szCs w:val="24"/>
        </w:rPr>
        <w:t>9.3587</w:t>
      </w:r>
      <w:r>
        <w:rPr>
          <w:szCs w:val="24"/>
        </w:rPr>
        <w:t xml:space="preserve">, </w:t>
      </w:r>
      <w:r>
        <w:rPr>
          <w:i/>
          <w:iCs/>
          <w:szCs w:val="24"/>
        </w:rPr>
        <w:t>p</w:t>
      </w:r>
      <w:r>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w:t>
      </w:r>
      <w:r w:rsidR="002E666C">
        <w:rPr>
          <w:szCs w:val="24"/>
        </w:rPr>
        <w:lastRenderedPageBreak/>
        <w:t xml:space="preserve">condition is moderating the relationship between affective intensity and strategy </w:t>
      </w:r>
      <w:r w:rsidR="00463F45">
        <w:rPr>
          <w:szCs w:val="24"/>
        </w:rPr>
        <w:t>usage/forecasting</w:t>
      </w:r>
      <w:r w:rsidR="002E666C">
        <w:rPr>
          <w:szCs w:val="24"/>
        </w:rPr>
        <w:t xml:space="preserve">. More specifically, at high intensities both forecasters and experiencers are similar in their likelihood of using or </w:t>
      </w:r>
      <w:r w:rsidR="00463F45">
        <w:rPr>
          <w:szCs w:val="24"/>
        </w:rPr>
        <w:t>forecasting</w:t>
      </w:r>
      <w:r w:rsidR="002E666C">
        <w:rPr>
          <w:szCs w:val="24"/>
        </w:rPr>
        <w:t xml:space="preserve"> distraction. However, in congruence with</w:t>
      </w:r>
      <w:r w:rsidR="0042769C">
        <w:rPr>
          <w:szCs w:val="24"/>
        </w:rPr>
        <w:t xml:space="preserve"> forecasters </w:t>
      </w:r>
      <w:r w:rsidR="00463F45">
        <w:rPr>
          <w:szCs w:val="24"/>
        </w:rPr>
        <w:t xml:space="preserve">predicting to use </w:t>
      </w:r>
      <w:r w:rsidR="0042769C">
        <w:rPr>
          <w:szCs w:val="24"/>
        </w:rPr>
        <w:t>reappraisal less than</w:t>
      </w:r>
      <w:r w:rsidR="002E666C">
        <w:rPr>
          <w:szCs w:val="24"/>
        </w:rPr>
        <w:t xml:space="preserve"> experiencers </w:t>
      </w:r>
      <w:r w:rsidR="00463F45">
        <w:rPr>
          <w:szCs w:val="24"/>
        </w:rPr>
        <w:t>used it in practice</w:t>
      </w:r>
      <w:r w:rsidR="0042769C">
        <w:rPr>
          <w:szCs w:val="24"/>
        </w:rPr>
        <w:t xml:space="preserve">, </w:t>
      </w:r>
      <w:r w:rsidR="002E666C">
        <w:rPr>
          <w:szCs w:val="24"/>
        </w:rPr>
        <w:t xml:space="preserve">at lower intensities, forecasters are less </w:t>
      </w:r>
      <w:r w:rsidR="00BE73D6">
        <w:rPr>
          <w:noProof/>
          <w:szCs w:val="24"/>
        </w:rPr>
        <mc:AlternateContent>
          <mc:Choice Requires="wpg">
            <w:drawing>
              <wp:anchor distT="0" distB="0" distL="114300" distR="114300" simplePos="0" relativeHeight="251721728" behindDoc="0" locked="0" layoutInCell="1" allowOverlap="1" wp14:anchorId="1E7D840F" wp14:editId="61D93260">
                <wp:simplePos x="0" y="0"/>
                <wp:positionH relativeFrom="column">
                  <wp:posOffset>-175260</wp:posOffset>
                </wp:positionH>
                <wp:positionV relativeFrom="paragraph">
                  <wp:posOffset>1876227</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E7D840F" id="Group 27" o:spid="_x0000_s1065" style="position:absolute;left:0;text-align:left;margin-left:-13.8pt;margin-top:147.7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&#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&#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">
                <v:shape id="Picture 14" o:spid="_x0000_s1066"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67"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v:textbox>
                </v:shape>
                <w10:wrap type="topAndBottom"/>
              </v:group>
            </w:pict>
          </mc:Fallback>
        </mc:AlternateContent>
      </w:r>
      <w:r w:rsidR="002E666C">
        <w:rPr>
          <w:szCs w:val="24"/>
        </w:rPr>
        <w:t xml:space="preserve">likely than experiencers to </w:t>
      </w:r>
      <w:r w:rsidR="00463F45">
        <w:rPr>
          <w:szCs w:val="24"/>
        </w:rPr>
        <w:t>use</w:t>
      </w:r>
      <w:r w:rsidR="002E666C">
        <w:rPr>
          <w:szCs w:val="24"/>
        </w:rPr>
        <w:t xml:space="preserve"> reappraisal to regulate emotions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4B11CB06" w:rsidR="00463F45" w:rsidRDefault="001A2CE8">
      <w:pPr>
        <w:spacing w:after="0" w:line="480" w:lineRule="auto"/>
        <w:ind w:left="0" w:firstLine="720"/>
        <w:rPr>
          <w:bCs/>
          <w:szCs w:val="24"/>
        </w:rPr>
      </w:pPr>
      <w:r>
        <w:rPr>
          <w:b/>
          <w:szCs w:val="24"/>
        </w:rPr>
        <w:t xml:space="preserve">Forecasters and experiences differ in regulation </w:t>
      </w:r>
      <w:r w:rsidR="006C597D">
        <w:rPr>
          <w:b/>
          <w:szCs w:val="24"/>
        </w:rPr>
        <w:t>effort</w:t>
      </w:r>
      <w:r>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experience condition did differ from participants in the forecasting condition in </w:t>
      </w:r>
      <w:r w:rsidR="005C74A1">
        <w:rPr>
          <w:bCs/>
          <w:szCs w:val="24"/>
        </w:rPr>
        <w:lastRenderedPageBreak/>
        <w:t>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C5A68">
        <w:rPr>
          <w:bCs/>
          <w:i/>
          <w:iCs/>
          <w:szCs w:val="24"/>
          <w:vertAlign w:val="subscript"/>
        </w:rPr>
        <w:t xml:space="preserve">Experienc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C5A68">
        <w:rPr>
          <w:bCs/>
          <w:i/>
          <w:iCs/>
          <w:szCs w:val="24"/>
          <w:vertAlign w:val="subscript"/>
        </w:rPr>
        <w:t>Forecast</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5F4C8E2D" w:rsidR="0043784E" w:rsidRDefault="00463F45" w:rsidP="00BE73D6">
      <w:pPr>
        <w:spacing w:after="0" w:line="480" w:lineRule="auto"/>
        <w:ind w:left="0" w:firstLine="720"/>
        <w:rPr>
          <w:b/>
          <w:szCs w:val="24"/>
        </w:rPr>
      </w:pPr>
      <w:r>
        <w:rPr>
          <w:b/>
          <w:szCs w:val="24"/>
        </w:rPr>
        <w:t xml:space="preserve">Forecasters and experienc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w:t>
      </w:r>
      <w:r>
        <w:rPr>
          <w:noProof/>
          <w:szCs w:val="24"/>
        </w:rPr>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actually had.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Group 28" o:spid="_x0000_s1068" style="position:absolute;left:0;text-align:left;margin-left:302pt;margin-top:0;width:163.6pt;height:355.3pt;z-index:251726848;mso-height-relative:margin" coordsize="20777,4512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W65Xa9X7BYbFY7JZbNZ7RabVa4dTbZb7hcblc7pdbtd7xeb1e75fb9f8BgcFg8JEbd&#10;hcRYADi4KFsc6chiclk8plctl8xmc1m85nc9n9Bd4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rhc7pLap&#10;VqxI7re75fb9f8BgcFg8JhcNh8RicVi4zcsZj7Vd5BBMdkMtl8xmc1m85nc9n9BodFo6HldJp57k&#10;qvlKzqNdr9hsdls9ptdtt9xubrAQ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">
                <v:group id="Group 13" o:spid="_x0000_s106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7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">
                    <v:imagedata r:id="rId50" o:title="A graph with red and blue points&#10;&#10;Description automatically generated" cropleft="51842f"/>
                    <v:path arrowok="t"/>
                  </v:shape>
                  <v:group id="Group 12" o:spid="_x0000_s107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7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Group 7" o:spid="_x0000_s107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7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">
                          <v:imagedata r:id="rId50" o:title="A graph with red and blue points&#10;&#10;Description automatically generated" cropright="42916f"/>
                          <v:path arrowok="t"/>
                        </v:shape>
                        <v:shape id="Picture 5" o:spid="_x0000_s107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">
                          <v:imagedata r:id="rId51" o:title="A graph with red and blue points&#10;&#10;Description automatically generated" croptop="25259f" cropbottom="27136f" cropleft="43691f" cropright="1707f"/>
                          <v:path arrowok="t"/>
                        </v:shape>
                      </v:group>
                      <v:shape id="Text Box 9" o:spid="_x0000_s107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7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7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actually had. </w:t>
                        </w:r>
                      </w:p>
                    </w:txbxContent>
                  </v:textbox>
                </v:shape>
                <w10:wrap type="square"/>
              </v:group>
            </w:pict>
          </mc:Fallback>
        </mc:AlternateContent>
      </w:r>
      <w:r w:rsidR="00304D13">
        <w:rPr>
          <w:bCs/>
          <w:szCs w:val="24"/>
        </w:rPr>
        <w:t xml:space="preserve">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Pr="00463F45">
        <w:rPr>
          <w:noProof/>
          <w:szCs w:val="24"/>
        </w:rPr>
        <w:t xml:space="preserve"> </w:t>
      </w:r>
      <w:r w:rsidR="00D9730E">
        <w:rPr>
          <w:bCs/>
          <w:szCs w:val="24"/>
        </w:rPr>
        <w:t xml:space="preserve"> between experiencers and forecasters in how effectively distraction 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9" w:name="_Hlk120030645"/>
    </w:p>
    <w:p w14:paraId="19A92E23" w14:textId="35A510D2" w:rsidR="00654027" w:rsidRDefault="00C42BA3" w:rsidP="000967D7">
      <w:pPr>
        <w:spacing w:after="0" w:line="480" w:lineRule="auto"/>
        <w:ind w:left="0" w:firstLine="720"/>
        <w:rPr>
          <w:szCs w:val="24"/>
        </w:rPr>
      </w:pPr>
      <w:r>
        <w:rPr>
          <w:szCs w:val="24"/>
        </w:rPr>
        <w:t>Three</w:t>
      </w:r>
      <w:r w:rsidR="00B720B2" w:rsidRPr="008C7178">
        <w:rPr>
          <w:szCs w:val="24"/>
        </w:rPr>
        <w:t xml:space="preserve"> experiment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Experiment</w:t>
      </w:r>
      <w:r w:rsidR="0099482C">
        <w:rPr>
          <w:szCs w:val="24"/>
        </w:rPr>
        <w:t>s</w:t>
      </w:r>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B720B2" w:rsidRPr="008C7178">
        <w:rPr>
          <w:szCs w:val="24"/>
        </w:rPr>
        <w:t xml:space="preserve">Experiment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forecasters overpredicted how often distraction was used by experiencers. Study 3 measured differences between experiencers and forecasters regarding </w:t>
      </w:r>
      <w:r w:rsidR="006021D3">
        <w:rPr>
          <w:szCs w:val="24"/>
        </w:rPr>
        <w:t>ER</w:t>
      </w:r>
      <w:r>
        <w:rPr>
          <w:szCs w:val="24"/>
        </w:rPr>
        <w:t xml:space="preserve"> within the same study and found significant differences</w:t>
      </w:r>
      <w:r w:rsidR="007B2779">
        <w:rPr>
          <w:szCs w:val="24"/>
        </w:rPr>
        <w:t xml:space="preserve"> between forecasters and experiencers</w:t>
      </w:r>
      <w:r>
        <w:rPr>
          <w:szCs w:val="24"/>
        </w:rPr>
        <w:t xml:space="preserve"> in how often </w:t>
      </w:r>
      <w:r w:rsidR="007B2779">
        <w:rPr>
          <w:szCs w:val="24"/>
        </w:rPr>
        <w:t xml:space="preserve">distraction was used or </w:t>
      </w:r>
      <w:r w:rsidR="0039054B">
        <w:rPr>
          <w:szCs w:val="24"/>
        </w:rPr>
        <w:t>forecasted</w:t>
      </w:r>
      <w:r w:rsidR="007B2779">
        <w:rPr>
          <w:szCs w:val="24"/>
        </w:rPr>
        <w:t xml:space="preserve"> </w:t>
      </w:r>
      <w:r>
        <w:rPr>
          <w:szCs w:val="24"/>
        </w:rPr>
        <w:t xml:space="preserve">and how effective the groups </w:t>
      </w:r>
      <w:r w:rsidR="007B2779">
        <w:rPr>
          <w:szCs w:val="24"/>
        </w:rPr>
        <w:t>reported and predicted distraction to be.</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7B2779" w:rsidRPr="008C7178" w:rsidDel="007B2779">
        <w:rPr>
          <w:szCs w:val="24"/>
        </w:rPr>
        <w:t xml:space="preserve"> </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04D14BB2"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Pr>
          <w:szCs w:val="24"/>
        </w:rPr>
        <w:t>offer 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5E73FF">
        <w:rPr>
          <w:szCs w:val="24"/>
        </w:rPr>
        <w:t>,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r w:rsidR="006021D3">
        <w:rPr>
          <w:szCs w:val="24"/>
        </w:rPr>
        <w:t>ER</w:t>
      </w:r>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5C0C32">
        <w:rPr>
          <w:szCs w:val="24"/>
        </w:rPr>
        <w:t>Experiment</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w:t>
      </w:r>
    </w:p>
    <w:p w14:paraId="3F0174DA" w14:textId="573D876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6660F3">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6660F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 as a participant was able to mitigate a negative emotional reaction by physically circumventing the stimulus.</w:t>
      </w:r>
      <w:r w:rsidR="00CB6F14">
        <w:rPr>
          <w:szCs w:val="24"/>
        </w:rPr>
        <w:t xml:space="preserve"> Stimulus-response paradigms which situate participants in stationary </w:t>
      </w:r>
      <w:r w:rsidR="00CB6F14">
        <w:rPr>
          <w:szCs w:val="24"/>
        </w:rPr>
        <w:lastRenderedPageBreak/>
        <w:t xml:space="preserve">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4C441574" w:rsidR="00654027" w:rsidRDefault="00733E94" w:rsidP="000967D7">
      <w:pPr>
        <w:spacing w:after="0" w:line="480" w:lineRule="auto"/>
        <w:ind w:left="0" w:firstLine="720"/>
        <w:rPr>
          <w:szCs w:val="24"/>
        </w:rPr>
      </w:pPr>
      <w:r>
        <w:rPr>
          <w:szCs w:val="24"/>
        </w:rPr>
        <w:t>C</w:t>
      </w:r>
      <w:r w:rsidRPr="008C7178">
        <w:rPr>
          <w:szCs w:val="24"/>
        </w:rPr>
        <w:t xml:space="preserve">old-hot empathy gap </w:t>
      </w:r>
      <w:r w:rsidR="00B720B2" w:rsidRPr="008C7178">
        <w:rPr>
          <w:szCs w:val="24"/>
        </w:rPr>
        <w:t>research</w:t>
      </w:r>
      <w:r w:rsidR="001213D1">
        <w:rPr>
          <w:szCs w:val="24"/>
        </w:rPr>
        <w:t xml:space="preserve">, which measures </w:t>
      </w:r>
      <w:r>
        <w:rPr>
          <w:szCs w:val="24"/>
        </w:rPr>
        <w:t>forecasting differences</w:t>
      </w:r>
      <w:r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Pr="008C7178">
        <w:rPr>
          <w:szCs w:val="24"/>
        </w:rPr>
        <w:t>feel</w:t>
      </w:r>
      <w:r w:rsidR="00DC6428">
        <w:rPr>
          <w:szCs w:val="24"/>
        </w:rPr>
        <w:t xml:space="preserve"> hypothetically </w:t>
      </w:r>
      <w:r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1213D1">
        <w:rPr>
          <w:szCs w:val="24"/>
        </w:rPr>
        <w:t xml:space="preserve"> are relevant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15712">
        <w:rPr>
          <w:szCs w:val="24"/>
        </w:rPr>
        <w:instrText xml:space="preserve"> ADDIN ZOTERO_ITEM CSL_CITATION {"citationID":"oyV779D4","properties":{"formattedCitation":"(Wennerhold &amp; Friese, 2020)","plainCitation":"(Wennerhold &amp; Friese, 2020)","noteIndex":0},"citationItems":[{"id":21012,"uris":["http://zotero.org/users/6239255/items/56XXYP74"],"itemData":{"id":21012,"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15712">
        <w:rPr>
          <w:szCs w:val="24"/>
        </w:rPr>
        <w:instrText xml:space="preserve"> ADDIN ZOTERO_ITEM CSL_CITATION {"citationID":"SpYrSwCB","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DA5A6D">
        <w:rPr>
          <w:szCs w:val="24"/>
        </w:rPr>
        <w:instrText xml:space="preserve"> ADDIN ZOTERO_ITEM CSL_CITATION {"citationID":"Co8rn84t","properties":{"formattedCitation":"(Grund &amp; Carstens, 2019)","plainCitation":"(Grund &amp; Carstens, 2019)","noteIndex":0},"citationItems":[{"id":21010,"uris":["http://zotero.org/users/6239255/items/5TZLJG63"],"itemData":{"id":21010,"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77CB44F3"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Experiment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7B2779">
        <w:rPr>
          <w:szCs w:val="24"/>
        </w:rPr>
        <w:t>Experimen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p>
    <w:p w14:paraId="00A6FD1A" w14:textId="54BF8CBE"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7FF5C8CC" w14:textId="30D7AB90"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ilot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4181E3"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Pr="008C7178">
        <w:rPr>
          <w:szCs w:val="24"/>
        </w:rPr>
        <w:t xml:space="preserve"> </w:t>
      </w:r>
      <w:r w:rsidR="007B2779">
        <w:rPr>
          <w:szCs w:val="24"/>
        </w:rPr>
        <w:t xml:space="preserve">dynamic, multimodal and </w:t>
      </w:r>
      <w:r w:rsidRPr="008C7178">
        <w:rPr>
          <w:szCs w:val="24"/>
        </w:rPr>
        <w:t>high-intensity setting</w:t>
      </w:r>
      <w:r w:rsidR="007B2779">
        <w:rPr>
          <w:szCs w:val="24"/>
        </w:rPr>
        <w:t>s</w:t>
      </w:r>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w:t>
      </w:r>
      <w:r w:rsidR="006021D3">
        <w:rPr>
          <w:szCs w:val="24"/>
        </w:rPr>
        <w:t>ER</w:t>
      </w:r>
      <w:r w:rsidRPr="008C7178">
        <w:rPr>
          <w:szCs w:val="24"/>
        </w:rPr>
        <w:t xml:space="preserve"> usage </w:t>
      </w:r>
      <w:r w:rsidR="001162B0">
        <w:rPr>
          <w:szCs w:val="24"/>
        </w:rPr>
        <w:t>while pursuing greater</w:t>
      </w:r>
      <w:r w:rsidRPr="008C7178">
        <w:rPr>
          <w:szCs w:val="24"/>
        </w:rPr>
        <w:t xml:space="preserve"> ecologically-valid </w:t>
      </w:r>
      <w:r w:rsidR="001162B0">
        <w:rPr>
          <w:szCs w:val="24"/>
        </w:rPr>
        <w:t xml:space="preserve">in study </w:t>
      </w:r>
      <w:r w:rsidR="001162B0">
        <w:rPr>
          <w:szCs w:val="24"/>
        </w:rPr>
        <w:lastRenderedPageBreak/>
        <w:t>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r w:rsidR="007B2779">
        <w:rPr>
          <w:szCs w:val="24"/>
        </w:rPr>
        <w:t>ies</w:t>
      </w:r>
      <w:r w:rsidRPr="008C7178">
        <w:rPr>
          <w:szCs w:val="24"/>
        </w:rPr>
        <w:t xml:space="preserve"> </w:t>
      </w:r>
      <w:r w:rsidR="001162B0">
        <w:rPr>
          <w:szCs w:val="24"/>
        </w:rPr>
        <w:t>2</w:t>
      </w:r>
      <w:r w:rsidR="007B2779">
        <w:rPr>
          <w:szCs w:val="24"/>
        </w:rPr>
        <w:t xml:space="preserve"> and 3</w:t>
      </w:r>
      <w:r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3"/>
    <w:bookmarkEnd w:id="9"/>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6D4F62DF"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17907A"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Experiment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3">
        <w:r w:rsidR="0038635A" w:rsidRPr="008C7178">
          <w:rPr>
            <w:color w:val="0563C1"/>
            <w:szCs w:val="24"/>
            <w:u w:val="single" w:color="0563C1"/>
          </w:rPr>
          <w:t>https://aspredicted.org/DP1_453</w:t>
        </w:r>
      </w:hyperlink>
      <w:hyperlink r:id="rId54">
        <w:r w:rsidR="0038635A">
          <w:rPr>
            <w:szCs w:val="24"/>
          </w:rPr>
          <w:t>,</w:t>
        </w:r>
      </w:hyperlink>
      <w:r w:rsidR="00B720B2" w:rsidRPr="008C7178">
        <w:rPr>
          <w:szCs w:val="24"/>
        </w:rPr>
        <w:t xml:space="preserve"> </w:t>
      </w:r>
      <w:hyperlink r:id="rId55" w:history="1">
        <w:r w:rsidRPr="00561755">
          <w:rPr>
            <w:rStyle w:val="Hyperlink"/>
            <w:szCs w:val="24"/>
          </w:rPr>
          <w:t>https://aspredicted.org/XXH</w:t>
        </w:r>
      </w:hyperlink>
      <w:hyperlink r:id="rId56">
        <w:r w:rsidR="00B720B2" w:rsidRPr="008C7178">
          <w:rPr>
            <w:color w:val="0563C1"/>
            <w:szCs w:val="24"/>
            <w:u w:val="single" w:color="0563C1"/>
          </w:rPr>
          <w:t>_</w:t>
        </w:r>
      </w:hyperlink>
      <w:hyperlink r:id="rId57">
        <w:r w:rsidR="00B720B2" w:rsidRPr="008C7178">
          <w:rPr>
            <w:color w:val="0563C1"/>
            <w:szCs w:val="24"/>
            <w:u w:val="single" w:color="0563C1"/>
          </w:rPr>
          <w:t>W1V</w:t>
        </w:r>
      </w:hyperlink>
      <w:hyperlink r:id="rId58">
        <w:r w:rsidR="00B720B2" w:rsidRPr="008C7178">
          <w:rPr>
            <w:szCs w:val="24"/>
          </w:rPr>
          <w:t>,</w:t>
        </w:r>
      </w:hyperlink>
      <w:r w:rsidR="00B720B2" w:rsidRPr="008C7178">
        <w:rPr>
          <w:szCs w:val="24"/>
        </w:rPr>
        <w:t xml:space="preserve"> </w:t>
      </w:r>
      <w:r w:rsidR="0038635A">
        <w:rPr>
          <w:szCs w:val="24"/>
        </w:rPr>
        <w:t xml:space="preserve">and </w:t>
      </w:r>
      <w:hyperlink r:id="rId5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lastRenderedPageBreak/>
        <w:t xml:space="preserve">from this data, including powerpoints and posters highlighted under the Author’s Note have been made available within this repository as well. </w:t>
      </w:r>
    </w:p>
    <w:p w14:paraId="1703A102" w14:textId="7E845EE1" w:rsidR="00E75D1C" w:rsidRDefault="002F3B4A" w:rsidP="00BE73D6">
      <w:pPr>
        <w:tabs>
          <w:tab w:val="center" w:pos="4680"/>
        </w:tabs>
        <w:spacing w:after="0" w:line="480" w:lineRule="auto"/>
        <w:ind w:left="0" w:firstLine="0"/>
        <w:jc w:val="left"/>
        <w:rPr>
          <w:b/>
          <w:bCs/>
          <w:szCs w:val="24"/>
        </w:rPr>
      </w:pPr>
      <w:r w:rsidRPr="00BE73D6">
        <w:rPr>
          <w:b/>
          <w:bCs/>
          <w:szCs w:val="24"/>
        </w:rPr>
        <w:t>CRediT:</w:t>
      </w:r>
    </w:p>
    <w:p w14:paraId="2BE4554D" w14:textId="0DC5F6A5"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Investigation, Resources, Data Curation, Writing -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Software, Validation, Formal analysis, Writing -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Conceptualization, Resources, Writing -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Conceptualization, Methodology, Resources, Writing -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bookmarkStart w:id="10" w:name="_GoBack"/>
      <w:bookmarkEnd w:id="10"/>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EF84C1C" w14:textId="77777777" w:rsidR="00DA5A6D" w:rsidRDefault="00054CD8" w:rsidP="00DA5A6D">
      <w:pPr>
        <w:pStyle w:val="Bibliography"/>
      </w:pPr>
      <w:r>
        <w:fldChar w:fldCharType="begin"/>
      </w:r>
      <w:r>
        <w:instrText xml:space="preserve"> ADDIN ZOTERO_BIBL {"uncited":[],"omitted":[],"custom":[]} CSL_BIBLIOGRAPHY </w:instrText>
      </w:r>
      <w:r>
        <w:fldChar w:fldCharType="separate"/>
      </w:r>
      <w:r w:rsidR="00DA5A6D">
        <w:t xml:space="preserve">Aldao, A. (2013). The Future of Emotion Regulation Research: Capturing Context. </w:t>
      </w:r>
      <w:r w:rsidR="00DA5A6D">
        <w:rPr>
          <w:i/>
          <w:iCs/>
        </w:rPr>
        <w:t>Perspectives on Psychological Science</w:t>
      </w:r>
      <w:r w:rsidR="00DA5A6D">
        <w:t xml:space="preserve">, </w:t>
      </w:r>
      <w:r w:rsidR="00DA5A6D">
        <w:rPr>
          <w:i/>
          <w:iCs/>
        </w:rPr>
        <w:t>8</w:t>
      </w:r>
      <w:r w:rsidR="00DA5A6D">
        <w:t>(2), 155–172. https://doi.org/10.1177/1745691612459518</w:t>
      </w:r>
    </w:p>
    <w:p w14:paraId="668C7E33" w14:textId="77777777" w:rsidR="00DA5A6D" w:rsidRDefault="00DA5A6D" w:rsidP="00DA5A6D">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D254ED" w14:textId="77777777" w:rsidR="00DA5A6D" w:rsidRDefault="00DA5A6D" w:rsidP="00DA5A6D">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E10DF3D" w14:textId="77777777" w:rsidR="00DA5A6D" w:rsidRDefault="00DA5A6D" w:rsidP="00DA5A6D">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8510A84" w14:textId="77777777" w:rsidR="00DA5A6D" w:rsidRDefault="00DA5A6D" w:rsidP="00DA5A6D">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80D3E3F" w14:textId="77777777" w:rsidR="00DA5A6D" w:rsidRDefault="00DA5A6D" w:rsidP="00DA5A6D">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19DDFD" w14:textId="77777777" w:rsidR="00DA5A6D" w:rsidRDefault="00DA5A6D" w:rsidP="00DA5A6D">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E660A5A" w14:textId="77777777" w:rsidR="00DA5A6D" w:rsidRDefault="00DA5A6D" w:rsidP="00DA5A6D">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BA7F790" w14:textId="77777777" w:rsidR="00DA5A6D" w:rsidRDefault="00DA5A6D" w:rsidP="00DA5A6D">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45D1131F" w14:textId="77777777" w:rsidR="00DA5A6D" w:rsidRDefault="00DA5A6D" w:rsidP="00DA5A6D">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0D774DE" w14:textId="77777777" w:rsidR="00DA5A6D" w:rsidRDefault="00DA5A6D" w:rsidP="00DA5A6D">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AB0BA3" w14:textId="77777777" w:rsidR="00DA5A6D" w:rsidRDefault="00DA5A6D" w:rsidP="00DA5A6D">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10EA65C1" w14:textId="77777777" w:rsidR="00DA5A6D" w:rsidRDefault="00DA5A6D" w:rsidP="00DA5A6D">
      <w:pPr>
        <w:pStyle w:val="Bibliography"/>
      </w:pPr>
      <w:r>
        <w:t xml:space="preserve">Clasen, M. (2019). </w:t>
      </w:r>
      <w:r>
        <w:rPr>
          <w:i/>
          <w:iCs/>
        </w:rPr>
        <w:t>Adrenaline junkies and white-knucklers_ A quantitative study of fear management in haunted house visitors</w:t>
      </w:r>
      <w:r>
        <w:t>. 11.</w:t>
      </w:r>
    </w:p>
    <w:p w14:paraId="0B4E4D85" w14:textId="77777777" w:rsidR="00DA5A6D" w:rsidRDefault="00DA5A6D" w:rsidP="00DA5A6D">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5600A7D4" w14:textId="77777777" w:rsidR="00DA5A6D" w:rsidRDefault="00DA5A6D" w:rsidP="00DA5A6D">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23358EA" w14:textId="77777777" w:rsidR="00DA5A6D" w:rsidRDefault="00DA5A6D" w:rsidP="00DA5A6D">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6E6EE3D" w14:textId="77777777" w:rsidR="00DA5A6D" w:rsidRDefault="00DA5A6D" w:rsidP="00DA5A6D">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544E5CEC" w14:textId="77777777" w:rsidR="00DA5A6D" w:rsidRDefault="00DA5A6D" w:rsidP="00DA5A6D">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D4F9D81" w14:textId="77777777" w:rsidR="00DA5A6D" w:rsidRDefault="00DA5A6D" w:rsidP="00DA5A6D">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25A3A8C" w14:textId="77777777" w:rsidR="00DA5A6D" w:rsidRDefault="00DA5A6D" w:rsidP="00DA5A6D">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850125" w14:textId="77777777" w:rsidR="00DA5A6D" w:rsidRDefault="00DA5A6D" w:rsidP="00DA5A6D">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0B89E50D" w14:textId="77777777" w:rsidR="00DA5A6D" w:rsidRDefault="00DA5A6D" w:rsidP="00DA5A6D">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424D9D2" w14:textId="77777777" w:rsidR="00DA5A6D" w:rsidRDefault="00DA5A6D" w:rsidP="00DA5A6D">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4C52CAC" w14:textId="77777777" w:rsidR="00DA5A6D" w:rsidRDefault="00DA5A6D" w:rsidP="00DA5A6D">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B4FA517" w14:textId="77777777" w:rsidR="00DA5A6D" w:rsidRDefault="00DA5A6D" w:rsidP="00DA5A6D">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297D3EB2" w14:textId="77777777" w:rsidR="00DA5A6D" w:rsidRDefault="00DA5A6D" w:rsidP="00DA5A6D">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44DAF640" w14:textId="77777777" w:rsidR="00DA5A6D" w:rsidRDefault="00DA5A6D" w:rsidP="00DA5A6D">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1F25C8F2" w14:textId="77777777" w:rsidR="00DA5A6D" w:rsidRDefault="00DA5A6D" w:rsidP="00DA5A6D">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79AC1A3" w14:textId="77777777" w:rsidR="00DA5A6D" w:rsidRDefault="00DA5A6D" w:rsidP="00DA5A6D">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70335E6" w14:textId="77777777" w:rsidR="00DA5A6D" w:rsidRDefault="00DA5A6D" w:rsidP="00DA5A6D">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1378E6C" w14:textId="77777777" w:rsidR="00DA5A6D" w:rsidRDefault="00DA5A6D" w:rsidP="00DA5A6D">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B5FA538" w14:textId="77777777" w:rsidR="00DA5A6D" w:rsidRDefault="00DA5A6D" w:rsidP="00DA5A6D">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5F5222F8" w14:textId="77777777" w:rsidR="00DA5A6D" w:rsidRDefault="00DA5A6D" w:rsidP="00DA5A6D">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6D1464D3" w14:textId="77777777" w:rsidR="00DA5A6D" w:rsidRDefault="00DA5A6D" w:rsidP="00DA5A6D">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426CDF99" w14:textId="77777777" w:rsidR="00DA5A6D" w:rsidRDefault="00DA5A6D" w:rsidP="00DA5A6D">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65CACE9D" w14:textId="77777777" w:rsidR="00DA5A6D" w:rsidRDefault="00DA5A6D" w:rsidP="00DA5A6D">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30655BAA" w14:textId="77777777" w:rsidR="00DA5A6D" w:rsidRDefault="00DA5A6D" w:rsidP="00DA5A6D">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B7A618C" w14:textId="77777777" w:rsidR="00DA5A6D" w:rsidRDefault="00DA5A6D" w:rsidP="00DA5A6D">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60FD1B10" w14:textId="77777777" w:rsidR="00DA5A6D" w:rsidRDefault="00DA5A6D" w:rsidP="00DA5A6D">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2188" w14:textId="77777777" w:rsidR="00DA5A6D" w:rsidRDefault="00DA5A6D" w:rsidP="00DA5A6D">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E874DC0" w14:textId="77777777" w:rsidR="00DA5A6D" w:rsidRDefault="00DA5A6D" w:rsidP="00DA5A6D">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7BE9572" w14:textId="77777777" w:rsidR="00DA5A6D" w:rsidRDefault="00DA5A6D" w:rsidP="00DA5A6D">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577EFF6" w14:textId="77777777" w:rsidR="00DA5A6D" w:rsidRDefault="00DA5A6D" w:rsidP="00DA5A6D">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53D7706" w14:textId="77777777" w:rsidR="00DA5A6D" w:rsidRDefault="00DA5A6D" w:rsidP="00DA5A6D">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320C0609" w14:textId="77777777" w:rsidR="00DA5A6D" w:rsidRDefault="00DA5A6D" w:rsidP="00DA5A6D">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12504D7B" w14:textId="77777777" w:rsidR="00DA5A6D" w:rsidRDefault="00DA5A6D" w:rsidP="00DA5A6D">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2DB922BB" w14:textId="77777777" w:rsidR="00DA5A6D" w:rsidRDefault="00DA5A6D" w:rsidP="00DA5A6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2761881" w14:textId="77777777" w:rsidR="00DA5A6D" w:rsidRDefault="00DA5A6D" w:rsidP="00DA5A6D">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7796EC05" w14:textId="77777777" w:rsidR="00DA5A6D" w:rsidRDefault="00DA5A6D" w:rsidP="00DA5A6D">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3E96FE1" w14:textId="77777777" w:rsidR="00DA5A6D" w:rsidRDefault="00DA5A6D" w:rsidP="00DA5A6D">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D75F283" w14:textId="77777777" w:rsidR="00DA5A6D" w:rsidRDefault="00DA5A6D" w:rsidP="00DA5A6D">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10E57B76" w14:textId="77777777" w:rsidR="00DA5A6D" w:rsidRDefault="00DA5A6D" w:rsidP="00DA5A6D">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EBE189C" w14:textId="77777777" w:rsidR="00DA5A6D" w:rsidRDefault="00DA5A6D" w:rsidP="00DA5A6D">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6DC30218" w14:textId="77777777" w:rsidR="00DA5A6D" w:rsidRDefault="00DA5A6D" w:rsidP="00DA5A6D">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6D34425C" w14:textId="77777777" w:rsidR="00DA5A6D" w:rsidRDefault="00DA5A6D" w:rsidP="00DA5A6D">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8E2B624" w14:textId="77777777" w:rsidR="00DA5A6D" w:rsidRDefault="00DA5A6D" w:rsidP="00DA5A6D">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C723A26" w14:textId="77777777" w:rsidR="00DA5A6D" w:rsidRDefault="00DA5A6D" w:rsidP="00DA5A6D">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52DB10D" w14:textId="77777777" w:rsidR="00DA5A6D" w:rsidRDefault="00DA5A6D" w:rsidP="00DA5A6D">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4EE1346" w14:textId="77777777" w:rsidR="00DA5A6D" w:rsidRDefault="00DA5A6D" w:rsidP="00DA5A6D">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C6605D9" w14:textId="77777777" w:rsidR="00DA5A6D" w:rsidRDefault="00DA5A6D" w:rsidP="00DA5A6D">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30FB301F" w14:textId="77777777" w:rsidR="00DA5A6D" w:rsidRDefault="00DA5A6D" w:rsidP="00DA5A6D">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F71EA62" w14:textId="77777777" w:rsidR="00DA5A6D" w:rsidRDefault="00DA5A6D" w:rsidP="00DA5A6D">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397244" w14:textId="77777777" w:rsidR="00DA5A6D" w:rsidRDefault="00DA5A6D" w:rsidP="00DA5A6D">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76E16B2C" w14:textId="77777777" w:rsidR="00DA5A6D" w:rsidRDefault="00DA5A6D" w:rsidP="00DA5A6D">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0D97A55" w14:textId="77777777" w:rsidR="00DA5A6D" w:rsidRDefault="00DA5A6D" w:rsidP="00DA5A6D">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lastRenderedPageBreak/>
        <w:t>PSYCHOLOGICAL SCIENCE</w:t>
      </w:r>
      <w:r>
        <w:t xml:space="preserve">, </w:t>
      </w:r>
      <w:r>
        <w:rPr>
          <w:i/>
          <w:iCs/>
        </w:rPr>
        <w:t>25</w:t>
      </w:r>
      <w:r>
        <w:t>(10), 1932–1942. https://doi.org/10.1177/0956797614546001</w:t>
      </w:r>
    </w:p>
    <w:p w14:paraId="7236F8C0" w14:textId="77777777" w:rsidR="00DA5A6D" w:rsidRDefault="00DA5A6D" w:rsidP="00DA5A6D">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1F1D0D7" w14:textId="77777777" w:rsidR="00DA5A6D" w:rsidRDefault="00DA5A6D" w:rsidP="00DA5A6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4E5A1F1" w14:textId="77777777" w:rsidR="00DA5A6D" w:rsidRDefault="00DA5A6D" w:rsidP="00DA5A6D">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8829296" w14:textId="77777777" w:rsidR="00DA5A6D" w:rsidRDefault="00DA5A6D" w:rsidP="00DA5A6D">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43E5E08" w14:textId="77777777" w:rsidR="00DA5A6D" w:rsidRDefault="00DA5A6D" w:rsidP="00DA5A6D">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57AA3511" w14:textId="77777777" w:rsidR="00DA5A6D" w:rsidRDefault="00DA5A6D" w:rsidP="00DA5A6D">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7C2B70D" w14:textId="77777777" w:rsidR="00DA5A6D" w:rsidRDefault="00DA5A6D" w:rsidP="00DA5A6D">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3F53A73" w14:textId="77777777" w:rsidR="00DA5A6D" w:rsidRDefault="00DA5A6D" w:rsidP="00DA5A6D">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1D0279E" w14:textId="77777777" w:rsidR="00DA5A6D" w:rsidRDefault="00DA5A6D" w:rsidP="00DA5A6D">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198CAA13" w14:textId="77777777" w:rsidR="00DA5A6D" w:rsidRDefault="00DA5A6D" w:rsidP="00DA5A6D">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4654DEE" w14:textId="77777777" w:rsidR="00DA5A6D" w:rsidRDefault="00DA5A6D" w:rsidP="00DA5A6D">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D6B71AF" w14:textId="77777777" w:rsidR="00DA5A6D" w:rsidRDefault="00DA5A6D" w:rsidP="00DA5A6D">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1DF538B1" w14:textId="77777777" w:rsidR="00DA5A6D" w:rsidRDefault="00DA5A6D" w:rsidP="00DA5A6D">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38CAA5A" w14:textId="77777777" w:rsidR="00DA5A6D" w:rsidRDefault="00DA5A6D" w:rsidP="00DA5A6D">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670268C" w14:textId="77777777" w:rsidR="00DA5A6D" w:rsidRDefault="00DA5A6D" w:rsidP="00DA5A6D">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37839942" w14:textId="77777777" w:rsidR="00DA5A6D" w:rsidRDefault="00DA5A6D" w:rsidP="00DA5A6D">
      <w:pPr>
        <w:pStyle w:val="Bibliography"/>
      </w:pPr>
      <w:r>
        <w:t xml:space="preserve">Zhang, Z., &amp; Mai, Y. (2019). </w:t>
      </w:r>
      <w:r>
        <w:rPr>
          <w:i/>
          <w:iCs/>
        </w:rPr>
        <w:t>WebPower: Basic and Advanced Statistical Power Analysis</w:t>
      </w:r>
      <w:r>
        <w:t xml:space="preserve"> (0.5) [R]. https://CRAN.R-project.org/package=WebPower</w:t>
      </w:r>
    </w:p>
    <w:p w14:paraId="1B96A437" w14:textId="373254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headerReference w:type="even" r:id="rId61"/>
          <w:headerReference w:type="default" r:id="rId62"/>
          <w:headerReference w:type="first" r:id="rId63"/>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270E7A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778B670"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059277D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Pr="008C7178">
        <w:rPr>
          <w:i/>
          <w:szCs w:val="24"/>
          <w:vertAlign w:val="subscript"/>
        </w:rPr>
        <w:t>delay</w:t>
      </w:r>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FDE05E"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9B06C2">
        <w:rPr>
          <w:szCs w:val="24"/>
        </w:rPr>
        <w:t>’</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 with 1 representing “Not at all” and 7 representing “A great deal”. Regulation strategies were captured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1"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OR = 1.83, 95% CI = [0.65, 3.2], p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1"/>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06622098"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24610B">
          <w:headerReference w:type="even" r:id="rId64"/>
          <w:headerReference w:type="default" r:id="rId65"/>
          <w:headerReference w:type="first" r:id="rId6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9527CE">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87D57B" w14:textId="77777777" w:rsidR="00D23465" w:rsidRDefault="00D23465">
      <w:pPr>
        <w:spacing w:after="0" w:line="240" w:lineRule="auto"/>
      </w:pPr>
      <w:r>
        <w:separator/>
      </w:r>
    </w:p>
  </w:endnote>
  <w:endnote w:type="continuationSeparator" w:id="0">
    <w:p w14:paraId="3D7FD214" w14:textId="77777777" w:rsidR="00D23465" w:rsidRDefault="00D23465">
      <w:pPr>
        <w:spacing w:after="0" w:line="240" w:lineRule="auto"/>
      </w:pPr>
      <w:r>
        <w:continuationSeparator/>
      </w:r>
    </w:p>
  </w:endnote>
  <w:endnote w:type="continuationNotice" w:id="1">
    <w:p w14:paraId="1CFBF0AD" w14:textId="77777777" w:rsidR="00D23465" w:rsidRDefault="00D234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C8543" w14:textId="77777777" w:rsidR="00D23465" w:rsidRDefault="00D23465">
      <w:pPr>
        <w:spacing w:after="0" w:line="240" w:lineRule="auto"/>
      </w:pPr>
      <w:r>
        <w:separator/>
      </w:r>
    </w:p>
  </w:footnote>
  <w:footnote w:type="continuationSeparator" w:id="0">
    <w:p w14:paraId="0F9C6D8F" w14:textId="77777777" w:rsidR="00D23465" w:rsidRDefault="00D23465">
      <w:pPr>
        <w:spacing w:after="0" w:line="240" w:lineRule="auto"/>
      </w:pPr>
      <w:r>
        <w:continuationSeparator/>
      </w:r>
    </w:p>
  </w:footnote>
  <w:footnote w:type="continuationNotice" w:id="1">
    <w:p w14:paraId="17B104E9" w14:textId="77777777" w:rsidR="00D23465" w:rsidRDefault="00D23465">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8" w:name="_Hlk150804466"/>
      <w:r>
        <w:rPr>
          <w:szCs w:val="24"/>
        </w:rPr>
        <w:t>The haunted house has a limited seasonal run time, and we cannot experimentally manipulate the intensity of the events in the haunted house as it is run by a private company.</w:t>
      </w:r>
      <w:bookmarkEnd w:id="8"/>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0804" w14:textId="42822B33"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101C2" w14:textId="45FE6E00" w:rsidR="00874B89" w:rsidRDefault="00874B89">
    <w:pPr>
      <w:spacing w:after="0" w:line="259" w:lineRule="auto"/>
      <w:ind w:left="0" w:right="-1" w:firstLine="0"/>
      <w:jc w:val="right"/>
    </w:pPr>
    <w:r>
      <w:fldChar w:fldCharType="begin"/>
    </w:r>
    <w:r>
      <w:instrText xml:space="preserve"> PAGE   \* MERGEFORMAT </w:instrText>
    </w:r>
    <w:r>
      <w:fldChar w:fldCharType="separate"/>
    </w:r>
    <w:r w:rsidR="000B1AF9" w:rsidRPr="000B1AF9">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120A" w14:textId="70307D5F"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6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3B128" w14:textId="438A3604"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0B1AF9" w:rsidRPr="000B1AF9">
      <w:rPr>
        <w:rFonts w:ascii="Calibri" w:eastAsia="Calibri" w:hAnsi="Calibri" w:cs="Calibri"/>
        <w:noProof/>
        <w:sz w:val="22"/>
      </w:rPr>
      <w:t>73</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abstractNumId w:val="0"/>
  </w:num>
  <w:num w:numId="2">
    <w:abstractNumId w:val="1"/>
  </w:num>
  <w:num w:numId="3">
    <w:abstractNumId w:val="5"/>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77EF"/>
    <w:rsid w:val="00040ACE"/>
    <w:rsid w:val="00052A17"/>
    <w:rsid w:val="00054CD8"/>
    <w:rsid w:val="0005772E"/>
    <w:rsid w:val="00057DC8"/>
    <w:rsid w:val="00061A33"/>
    <w:rsid w:val="000645E9"/>
    <w:rsid w:val="00066452"/>
    <w:rsid w:val="00081E78"/>
    <w:rsid w:val="00083929"/>
    <w:rsid w:val="00083D59"/>
    <w:rsid w:val="0008546F"/>
    <w:rsid w:val="00093192"/>
    <w:rsid w:val="000960FE"/>
    <w:rsid w:val="000967D7"/>
    <w:rsid w:val="00097D65"/>
    <w:rsid w:val="000A4B63"/>
    <w:rsid w:val="000B0F41"/>
    <w:rsid w:val="000B1AF9"/>
    <w:rsid w:val="000B26B6"/>
    <w:rsid w:val="000B4EC5"/>
    <w:rsid w:val="000C5A68"/>
    <w:rsid w:val="000D28DC"/>
    <w:rsid w:val="000D7D4C"/>
    <w:rsid w:val="000E0223"/>
    <w:rsid w:val="000E055A"/>
    <w:rsid w:val="000E25CD"/>
    <w:rsid w:val="000E636F"/>
    <w:rsid w:val="001140BE"/>
    <w:rsid w:val="001162B0"/>
    <w:rsid w:val="00116FA4"/>
    <w:rsid w:val="00117CAD"/>
    <w:rsid w:val="001213D1"/>
    <w:rsid w:val="001227C9"/>
    <w:rsid w:val="00124144"/>
    <w:rsid w:val="001244F9"/>
    <w:rsid w:val="00131503"/>
    <w:rsid w:val="001346D5"/>
    <w:rsid w:val="00134823"/>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166"/>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E3464"/>
    <w:rsid w:val="00413D69"/>
    <w:rsid w:val="00425004"/>
    <w:rsid w:val="0042769C"/>
    <w:rsid w:val="0043765F"/>
    <w:rsid w:val="0043784E"/>
    <w:rsid w:val="00445492"/>
    <w:rsid w:val="004454BA"/>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50F7"/>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63B94"/>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15ED"/>
    <w:rsid w:val="00A34DBB"/>
    <w:rsid w:val="00A368B5"/>
    <w:rsid w:val="00A36FC8"/>
    <w:rsid w:val="00A45523"/>
    <w:rsid w:val="00A62570"/>
    <w:rsid w:val="00A632A5"/>
    <w:rsid w:val="00A66903"/>
    <w:rsid w:val="00A70619"/>
    <w:rsid w:val="00A71B20"/>
    <w:rsid w:val="00A726A1"/>
    <w:rsid w:val="00A73457"/>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251CC"/>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E73D6"/>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7EA"/>
    <w:rsid w:val="00CD3860"/>
    <w:rsid w:val="00CE043F"/>
    <w:rsid w:val="00CE2307"/>
    <w:rsid w:val="00CE7A92"/>
    <w:rsid w:val="00CF68A1"/>
    <w:rsid w:val="00D02068"/>
    <w:rsid w:val="00D03243"/>
    <w:rsid w:val="00D04203"/>
    <w:rsid w:val="00D07F46"/>
    <w:rsid w:val="00D124F4"/>
    <w:rsid w:val="00D12D06"/>
    <w:rsid w:val="00D179A8"/>
    <w:rsid w:val="00D17F92"/>
    <w:rsid w:val="00D23465"/>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6FF1"/>
    <w:rsid w:val="00DC1D9A"/>
    <w:rsid w:val="00DC49F8"/>
    <w:rsid w:val="00DC6428"/>
    <w:rsid w:val="00DD6A2C"/>
    <w:rsid w:val="00DE3CA9"/>
    <w:rsid w:val="00DF0574"/>
    <w:rsid w:val="00DF1FB0"/>
    <w:rsid w:val="00DF387D"/>
    <w:rsid w:val="00E05420"/>
    <w:rsid w:val="00E06DE0"/>
    <w:rsid w:val="00E07969"/>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75D1C"/>
    <w:rsid w:val="00E82ED7"/>
    <w:rsid w:val="00E90632"/>
    <w:rsid w:val="00E91FBC"/>
    <w:rsid w:val="00EA7D18"/>
    <w:rsid w:val="00EA7DB5"/>
    <w:rsid w:val="00EB0294"/>
    <w:rsid w:val="00EB2903"/>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
    <w:name w:val="Unresolved Mention"/>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elen_schmidt@temple.edu" TargetMode="External"/><Relationship Id="rId18" Type="http://schemas.openxmlformats.org/officeDocument/2006/relationships/header" Target="header2.xml"/><Relationship Id="rId26" Type="http://schemas.openxmlformats.org/officeDocument/2006/relationships/image" Target="media/image4.tiff"/><Relationship Id="rId39" Type="http://schemas.openxmlformats.org/officeDocument/2006/relationships/image" Target="media/image10.tiff"/><Relationship Id="rId21" Type="http://schemas.openxmlformats.org/officeDocument/2006/relationships/image" Target="media/image2.jpeg"/><Relationship Id="rId34" Type="http://schemas.openxmlformats.org/officeDocument/2006/relationships/hyperlink" Target="https://aspredicted.org/XXH_W1V" TargetMode="External"/><Relationship Id="rId42" Type="http://schemas.openxmlformats.org/officeDocument/2006/relationships/image" Target="media/image13.png"/><Relationship Id="rId47" Type="http://schemas.openxmlformats.org/officeDocument/2006/relationships/image" Target="media/image24.png"/><Relationship Id="rId50" Type="http://schemas.openxmlformats.org/officeDocument/2006/relationships/image" Target="media/image22.png"/><Relationship Id="rId55" Type="http://schemas.openxmlformats.org/officeDocument/2006/relationships/hyperlink" Target="https://aspredicted.org/XXH" TargetMode="External"/><Relationship Id="rId63" Type="http://schemas.openxmlformats.org/officeDocument/2006/relationships/header" Target="header6.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hyperlink" Target="https://aspredicted.org/n3ne3.pdf" TargetMode="External"/><Relationship Id="rId40" Type="http://schemas.openxmlformats.org/officeDocument/2006/relationships/image" Target="media/image11.tiff"/><Relationship Id="rId45" Type="http://schemas.openxmlformats.org/officeDocument/2006/relationships/image" Target="media/image18.png"/><Relationship Id="rId53" Type="http://schemas.openxmlformats.org/officeDocument/2006/relationships/hyperlink" Target="https://aspredicted.org/DP1_453" TargetMode="External"/><Relationship Id="rId58" Type="http://schemas.openxmlformats.org/officeDocument/2006/relationships/hyperlink" Target="https://aspredicted.org/XXH_W1V" TargetMode="External"/><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yperlink" Target="mailto:chelsea.helion@temple.edu" TargetMode="External"/><Relationship Id="rId23" Type="http://schemas.openxmlformats.org/officeDocument/2006/relationships/image" Target="media/image3.png"/><Relationship Id="rId28" Type="http://schemas.openxmlformats.org/officeDocument/2006/relationships/image" Target="media/image5.tiff"/><Relationship Id="rId36" Type="http://schemas.openxmlformats.org/officeDocument/2006/relationships/image" Target="media/image16.png"/><Relationship Id="rId49" Type="http://schemas.openxmlformats.org/officeDocument/2006/relationships/image" Target="media/image21.tiff"/><Relationship Id="rId57" Type="http://schemas.openxmlformats.org/officeDocument/2006/relationships/hyperlink" Target="https://aspredicted.org/XXH_W1V" TargetMode="External"/><Relationship Id="rId61" Type="http://schemas.openxmlformats.org/officeDocument/2006/relationships/header" Target="header4.xml"/><Relationship Id="rId10" Type="http://schemas.openxmlformats.org/officeDocument/2006/relationships/hyperlink" Target="mailto:katelyn.cliver@temple.edu" TargetMode="External"/><Relationship Id="rId19"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17.png"/><Relationship Id="rId52" Type="http://schemas.openxmlformats.org/officeDocument/2006/relationships/hyperlink" Target="https://osf.io/preprints/psyarxiv/23wtz" TargetMode="External"/><Relationship Id="rId60" Type="http://schemas.openxmlformats.org/officeDocument/2006/relationships/hyperlink" Target="https://osf.io/j5sku/?view_only=89d87669e7674096819c439ca109c483" TargetMode="Externa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stevent.martinez@temple.edu" TargetMode="External"/><Relationship Id="rId14" Type="http://schemas.openxmlformats.org/officeDocument/2006/relationships/hyperlink" Target="mailto:.murty@temple.edu" TargetMode="External"/><Relationship Id="rId22" Type="http://schemas.openxmlformats.org/officeDocument/2006/relationships/image" Target="media/image2.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8.tiff"/><Relationship Id="rId43" Type="http://schemas.openxmlformats.org/officeDocument/2006/relationships/image" Target="media/image15.png"/><Relationship Id="rId48" Type="http://schemas.openxmlformats.org/officeDocument/2006/relationships/image" Target="media/image20.tiff"/><Relationship Id="rId56" Type="http://schemas.openxmlformats.org/officeDocument/2006/relationships/hyperlink" Target="https://aspredicted.org/XXH_W1V" TargetMode="External"/><Relationship Id="rId64" Type="http://schemas.openxmlformats.org/officeDocument/2006/relationships/header" Target="header7.xml"/><Relationship Id="rId8" Type="http://schemas.openxmlformats.org/officeDocument/2006/relationships/hyperlink" Target="mailto:joanne.stasiak@psych.ucsb.edu" TargetMode="Externa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9.tiff"/><Relationship Id="rId46" Type="http://schemas.openxmlformats.org/officeDocument/2006/relationships/image" Target="media/image19.tiff"/><Relationship Id="rId59" Type="http://schemas.openxmlformats.org/officeDocument/2006/relationships/hyperlink" Target="https://aspredicted" TargetMode="External"/><Relationship Id="rId67" Type="http://schemas.openxmlformats.org/officeDocument/2006/relationships/fontTable" Target="fontTable.xml"/><Relationship Id="rId20" Type="http://schemas.openxmlformats.org/officeDocument/2006/relationships/image" Target="media/image1.jpg"/><Relationship Id="rId41" Type="http://schemas.openxmlformats.org/officeDocument/2006/relationships/image" Target="media/image12.tiff"/><Relationship Id="rId54" Type="http://schemas.openxmlformats.org/officeDocument/2006/relationships/hyperlink" Target="https://aspredicted.org/DP1_453" TargetMode="External"/><Relationship Id="rId6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97C24-6FF2-4ABC-8716-BDE5727C2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3</Pages>
  <Words>50875</Words>
  <Characters>289991</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4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3</cp:revision>
  <cp:lastPrinted>2022-11-28T01:28:00Z</cp:lastPrinted>
  <dcterms:created xsi:type="dcterms:W3CDTF">2023-11-14T03:16:00Z</dcterms:created>
  <dcterms:modified xsi:type="dcterms:W3CDTF">2023-11-1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QPx0GXT"/&gt;&lt;style id="http://www.zotero.org/styles/apa" locale="en-US" hasBibliography="1" bibliographyStyleHasBeenSet="1"/&gt;&lt;prefs&gt;&lt;pref name="fieldType" value="Field"/&gt;&lt;/prefs&gt;&lt;/data&gt;</vt:lpwstr>
  </property>
</Properties>
</file>